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0" w:name="_Toc141882765"/>
      <w:r>
        <w:lastRenderedPageBreak/>
        <w:t>Abstract</w:t>
      </w:r>
      <w:bookmarkEnd w:id="0"/>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1" w:name="_Toc141882766"/>
      <w:r>
        <w:lastRenderedPageBreak/>
        <w:t>Inhaltsverzeichnis</w:t>
      </w:r>
      <w:bookmarkEnd w:id="1"/>
    </w:p>
    <w:p w14:paraId="1A093B00" w14:textId="1EAD1F9E" w:rsidR="00AE0959"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AE0959">
        <w:rPr>
          <w:noProof/>
        </w:rPr>
        <w:t>Abstract</w:t>
      </w:r>
      <w:r w:rsidR="00AE0959">
        <w:rPr>
          <w:noProof/>
        </w:rPr>
        <w:tab/>
      </w:r>
      <w:r w:rsidR="00AE0959">
        <w:rPr>
          <w:noProof/>
        </w:rPr>
        <w:fldChar w:fldCharType="begin"/>
      </w:r>
      <w:r w:rsidR="00AE0959">
        <w:rPr>
          <w:noProof/>
        </w:rPr>
        <w:instrText xml:space="preserve"> PAGEREF _Toc141882765 \h </w:instrText>
      </w:r>
      <w:r w:rsidR="00AE0959">
        <w:rPr>
          <w:noProof/>
        </w:rPr>
      </w:r>
      <w:r w:rsidR="00AE0959">
        <w:rPr>
          <w:noProof/>
        </w:rPr>
        <w:fldChar w:fldCharType="separate"/>
      </w:r>
      <w:r w:rsidR="00AE0959">
        <w:rPr>
          <w:noProof/>
        </w:rPr>
        <w:t>2</w:t>
      </w:r>
      <w:r w:rsidR="00AE0959">
        <w:rPr>
          <w:noProof/>
        </w:rPr>
        <w:fldChar w:fldCharType="end"/>
      </w:r>
    </w:p>
    <w:p w14:paraId="6F2923E6" w14:textId="66A7F4E9"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1882766 \h </w:instrText>
      </w:r>
      <w:r>
        <w:rPr>
          <w:noProof/>
        </w:rPr>
      </w:r>
      <w:r>
        <w:rPr>
          <w:noProof/>
        </w:rPr>
        <w:fldChar w:fldCharType="separate"/>
      </w:r>
      <w:r>
        <w:rPr>
          <w:noProof/>
        </w:rPr>
        <w:t>3</w:t>
      </w:r>
      <w:r>
        <w:rPr>
          <w:noProof/>
        </w:rPr>
        <w:fldChar w:fldCharType="end"/>
      </w:r>
    </w:p>
    <w:p w14:paraId="1853118A" w14:textId="36F26DD9"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1882767 \h </w:instrText>
      </w:r>
      <w:r>
        <w:rPr>
          <w:noProof/>
        </w:rPr>
      </w:r>
      <w:r>
        <w:rPr>
          <w:noProof/>
        </w:rPr>
        <w:fldChar w:fldCharType="separate"/>
      </w:r>
      <w:r>
        <w:rPr>
          <w:noProof/>
        </w:rPr>
        <w:t>5</w:t>
      </w:r>
      <w:r>
        <w:rPr>
          <w:noProof/>
        </w:rPr>
        <w:fldChar w:fldCharType="end"/>
      </w:r>
    </w:p>
    <w:p w14:paraId="45D48CA9" w14:textId="43C193EA"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1882768 \h </w:instrText>
      </w:r>
      <w:r>
        <w:rPr>
          <w:noProof/>
        </w:rPr>
      </w:r>
      <w:r>
        <w:rPr>
          <w:noProof/>
        </w:rPr>
        <w:fldChar w:fldCharType="separate"/>
      </w:r>
      <w:r>
        <w:rPr>
          <w:noProof/>
        </w:rPr>
        <w:t>6</w:t>
      </w:r>
      <w:r>
        <w:rPr>
          <w:noProof/>
        </w:rPr>
        <w:fldChar w:fldCharType="end"/>
      </w:r>
    </w:p>
    <w:p w14:paraId="06250BB6" w14:textId="07556148"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Codeverzeichnis</w:t>
      </w:r>
      <w:r>
        <w:rPr>
          <w:noProof/>
        </w:rPr>
        <w:tab/>
      </w:r>
      <w:r>
        <w:rPr>
          <w:noProof/>
        </w:rPr>
        <w:fldChar w:fldCharType="begin"/>
      </w:r>
      <w:r>
        <w:rPr>
          <w:noProof/>
        </w:rPr>
        <w:instrText xml:space="preserve"> PAGEREF _Toc141882769 \h </w:instrText>
      </w:r>
      <w:r>
        <w:rPr>
          <w:noProof/>
        </w:rPr>
      </w:r>
      <w:r>
        <w:rPr>
          <w:noProof/>
        </w:rPr>
        <w:fldChar w:fldCharType="separate"/>
      </w:r>
      <w:r>
        <w:rPr>
          <w:noProof/>
        </w:rPr>
        <w:t>7</w:t>
      </w:r>
      <w:r>
        <w:rPr>
          <w:noProof/>
        </w:rPr>
        <w:fldChar w:fldCharType="end"/>
      </w:r>
    </w:p>
    <w:p w14:paraId="563EF033" w14:textId="7CF79EB0"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1882770 \h </w:instrText>
      </w:r>
      <w:r>
        <w:rPr>
          <w:noProof/>
        </w:rPr>
      </w:r>
      <w:r>
        <w:rPr>
          <w:noProof/>
        </w:rPr>
        <w:fldChar w:fldCharType="separate"/>
      </w:r>
      <w:r>
        <w:rPr>
          <w:noProof/>
        </w:rPr>
        <w:t>8</w:t>
      </w:r>
      <w:r>
        <w:rPr>
          <w:noProof/>
        </w:rPr>
        <w:fldChar w:fldCharType="end"/>
      </w:r>
    </w:p>
    <w:p w14:paraId="4791BF60" w14:textId="4CEDB6A7"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1882771 \h </w:instrText>
      </w:r>
      <w:r>
        <w:rPr>
          <w:noProof/>
        </w:rPr>
      </w:r>
      <w:r>
        <w:rPr>
          <w:noProof/>
        </w:rPr>
        <w:fldChar w:fldCharType="separate"/>
      </w:r>
      <w:r>
        <w:rPr>
          <w:noProof/>
        </w:rPr>
        <w:t>9</w:t>
      </w:r>
      <w:r>
        <w:rPr>
          <w:noProof/>
        </w:rPr>
        <w:fldChar w:fldCharType="end"/>
      </w:r>
    </w:p>
    <w:p w14:paraId="3D67A077" w14:textId="47B01779"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41882772 \h </w:instrText>
      </w:r>
      <w:r>
        <w:rPr>
          <w:noProof/>
        </w:rPr>
      </w:r>
      <w:r>
        <w:rPr>
          <w:noProof/>
        </w:rPr>
        <w:fldChar w:fldCharType="separate"/>
      </w:r>
      <w:r>
        <w:rPr>
          <w:noProof/>
        </w:rPr>
        <w:t>9</w:t>
      </w:r>
      <w:r>
        <w:rPr>
          <w:noProof/>
        </w:rPr>
        <w:fldChar w:fldCharType="end"/>
      </w:r>
    </w:p>
    <w:p w14:paraId="4B83BFDC" w14:textId="1096A8A8"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1882773 \h </w:instrText>
      </w:r>
      <w:r>
        <w:rPr>
          <w:noProof/>
        </w:rPr>
      </w:r>
      <w:r>
        <w:rPr>
          <w:noProof/>
        </w:rPr>
        <w:fldChar w:fldCharType="separate"/>
      </w:r>
      <w:r>
        <w:rPr>
          <w:noProof/>
        </w:rPr>
        <w:t>9</w:t>
      </w:r>
      <w:r>
        <w:rPr>
          <w:noProof/>
        </w:rPr>
        <w:fldChar w:fldCharType="end"/>
      </w:r>
    </w:p>
    <w:p w14:paraId="18643177" w14:textId="5D09BC23"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1882774 \h </w:instrText>
      </w:r>
      <w:r>
        <w:rPr>
          <w:noProof/>
        </w:rPr>
      </w:r>
      <w:r>
        <w:rPr>
          <w:noProof/>
        </w:rPr>
        <w:fldChar w:fldCharType="separate"/>
      </w:r>
      <w:r>
        <w:rPr>
          <w:noProof/>
        </w:rPr>
        <w:t>11</w:t>
      </w:r>
      <w:r>
        <w:rPr>
          <w:noProof/>
        </w:rPr>
        <w:fldChar w:fldCharType="end"/>
      </w:r>
    </w:p>
    <w:p w14:paraId="56CA7433" w14:textId="41A826A3"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1882775 \h </w:instrText>
      </w:r>
      <w:r>
        <w:rPr>
          <w:noProof/>
        </w:rPr>
      </w:r>
      <w:r>
        <w:rPr>
          <w:noProof/>
        </w:rPr>
        <w:fldChar w:fldCharType="separate"/>
      </w:r>
      <w:r>
        <w:rPr>
          <w:noProof/>
        </w:rPr>
        <w:t>12</w:t>
      </w:r>
      <w:r>
        <w:rPr>
          <w:noProof/>
        </w:rPr>
        <w:fldChar w:fldCharType="end"/>
      </w:r>
    </w:p>
    <w:p w14:paraId="2FD8BDCB" w14:textId="4BE99723"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41882776 \h </w:instrText>
      </w:r>
      <w:r>
        <w:rPr>
          <w:noProof/>
        </w:rPr>
      </w:r>
      <w:r>
        <w:rPr>
          <w:noProof/>
        </w:rPr>
        <w:fldChar w:fldCharType="separate"/>
      </w:r>
      <w:r>
        <w:rPr>
          <w:noProof/>
        </w:rPr>
        <w:t>12</w:t>
      </w:r>
      <w:r>
        <w:rPr>
          <w:noProof/>
        </w:rPr>
        <w:fldChar w:fldCharType="end"/>
      </w:r>
    </w:p>
    <w:p w14:paraId="28F5D27D" w14:textId="362EB5BD"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41882777 \h </w:instrText>
      </w:r>
      <w:r>
        <w:rPr>
          <w:noProof/>
        </w:rPr>
      </w:r>
      <w:r>
        <w:rPr>
          <w:noProof/>
        </w:rPr>
        <w:fldChar w:fldCharType="separate"/>
      </w:r>
      <w:r>
        <w:rPr>
          <w:noProof/>
        </w:rPr>
        <w:t>13</w:t>
      </w:r>
      <w:r>
        <w:rPr>
          <w:noProof/>
        </w:rPr>
        <w:fldChar w:fldCharType="end"/>
      </w:r>
    </w:p>
    <w:p w14:paraId="7998D2A8" w14:textId="41698B1C"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1882778 \h </w:instrText>
      </w:r>
      <w:r>
        <w:rPr>
          <w:noProof/>
        </w:rPr>
      </w:r>
      <w:r>
        <w:rPr>
          <w:noProof/>
        </w:rPr>
        <w:fldChar w:fldCharType="separate"/>
      </w:r>
      <w:r>
        <w:rPr>
          <w:noProof/>
        </w:rPr>
        <w:t>15</w:t>
      </w:r>
      <w:r>
        <w:rPr>
          <w:noProof/>
        </w:rPr>
        <w:fldChar w:fldCharType="end"/>
      </w:r>
    </w:p>
    <w:p w14:paraId="76D681A5" w14:textId="3E9003F1"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1882779 \h </w:instrText>
      </w:r>
      <w:r>
        <w:rPr>
          <w:noProof/>
        </w:rPr>
      </w:r>
      <w:r>
        <w:rPr>
          <w:noProof/>
        </w:rPr>
        <w:fldChar w:fldCharType="separate"/>
      </w:r>
      <w:r>
        <w:rPr>
          <w:noProof/>
        </w:rPr>
        <w:t>17</w:t>
      </w:r>
      <w:r>
        <w:rPr>
          <w:noProof/>
        </w:rPr>
        <w:fldChar w:fldCharType="end"/>
      </w:r>
    </w:p>
    <w:p w14:paraId="1E3898A5" w14:textId="52E159A2"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41882780 \h </w:instrText>
      </w:r>
      <w:r>
        <w:rPr>
          <w:noProof/>
        </w:rPr>
      </w:r>
      <w:r>
        <w:rPr>
          <w:noProof/>
        </w:rPr>
        <w:fldChar w:fldCharType="separate"/>
      </w:r>
      <w:r>
        <w:rPr>
          <w:noProof/>
        </w:rPr>
        <w:t>17</w:t>
      </w:r>
      <w:r>
        <w:rPr>
          <w:noProof/>
        </w:rPr>
        <w:fldChar w:fldCharType="end"/>
      </w:r>
    </w:p>
    <w:p w14:paraId="7C44B599" w14:textId="785FDBF3" w:rsidR="00AE0959" w:rsidRP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E0959">
        <w:rPr>
          <w:noProof/>
          <w:lang w:val="en-GB"/>
        </w:rPr>
        <w:t>2.4.2</w:t>
      </w:r>
      <w:r w:rsidRPr="00AE0959">
        <w:rPr>
          <w:rFonts w:asciiTheme="minorHAnsi" w:eastAsiaTheme="minorEastAsia" w:hAnsiTheme="minorHAnsi" w:cstheme="minorBidi"/>
          <w:noProof/>
          <w:kern w:val="2"/>
          <w:sz w:val="22"/>
          <w:szCs w:val="22"/>
          <w:lang w:val="en-GB" w:eastAsia="de-DE"/>
          <w14:ligatures w14:val="standardContextual"/>
        </w:rPr>
        <w:tab/>
      </w:r>
      <w:r w:rsidRPr="00AE0959">
        <w:rPr>
          <w:noProof/>
          <w:lang w:val="en-GB"/>
        </w:rPr>
        <w:t>Decision-Tree und Random Forest</w:t>
      </w:r>
      <w:r w:rsidRPr="00AE0959">
        <w:rPr>
          <w:noProof/>
          <w:lang w:val="en-GB"/>
        </w:rPr>
        <w:tab/>
      </w:r>
      <w:r>
        <w:rPr>
          <w:noProof/>
        </w:rPr>
        <w:fldChar w:fldCharType="begin"/>
      </w:r>
      <w:r w:rsidRPr="00AE0959">
        <w:rPr>
          <w:noProof/>
          <w:lang w:val="en-GB"/>
        </w:rPr>
        <w:instrText xml:space="preserve"> PAGEREF _Toc141882781 \h </w:instrText>
      </w:r>
      <w:r>
        <w:rPr>
          <w:noProof/>
        </w:rPr>
      </w:r>
      <w:r>
        <w:rPr>
          <w:noProof/>
        </w:rPr>
        <w:fldChar w:fldCharType="separate"/>
      </w:r>
      <w:r w:rsidRPr="00AE0959">
        <w:rPr>
          <w:noProof/>
          <w:lang w:val="en-GB"/>
        </w:rPr>
        <w:t>19</w:t>
      </w:r>
      <w:r>
        <w:rPr>
          <w:noProof/>
        </w:rPr>
        <w:fldChar w:fldCharType="end"/>
      </w:r>
    </w:p>
    <w:p w14:paraId="72F7AF9B" w14:textId="0537AA9C"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1882782 \h </w:instrText>
      </w:r>
      <w:r>
        <w:rPr>
          <w:noProof/>
        </w:rPr>
      </w:r>
      <w:r>
        <w:rPr>
          <w:noProof/>
        </w:rPr>
        <w:fldChar w:fldCharType="separate"/>
      </w:r>
      <w:r>
        <w:rPr>
          <w:noProof/>
        </w:rPr>
        <w:t>20</w:t>
      </w:r>
      <w:r>
        <w:rPr>
          <w:noProof/>
        </w:rPr>
        <w:fldChar w:fldCharType="end"/>
      </w:r>
    </w:p>
    <w:p w14:paraId="2318C56C" w14:textId="62AFE896"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1882783 \h </w:instrText>
      </w:r>
      <w:r>
        <w:rPr>
          <w:noProof/>
        </w:rPr>
      </w:r>
      <w:r>
        <w:rPr>
          <w:noProof/>
        </w:rPr>
        <w:fldChar w:fldCharType="separate"/>
      </w:r>
      <w:r>
        <w:rPr>
          <w:noProof/>
        </w:rPr>
        <w:t>21</w:t>
      </w:r>
      <w:r>
        <w:rPr>
          <w:noProof/>
        </w:rPr>
        <w:fldChar w:fldCharType="end"/>
      </w:r>
    </w:p>
    <w:p w14:paraId="085A7A4F" w14:textId="3950C0F2"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1882784 \h </w:instrText>
      </w:r>
      <w:r>
        <w:rPr>
          <w:noProof/>
        </w:rPr>
      </w:r>
      <w:r>
        <w:rPr>
          <w:noProof/>
        </w:rPr>
        <w:fldChar w:fldCharType="separate"/>
      </w:r>
      <w:r>
        <w:rPr>
          <w:noProof/>
        </w:rPr>
        <w:t>22</w:t>
      </w:r>
      <w:r>
        <w:rPr>
          <w:noProof/>
        </w:rPr>
        <w:fldChar w:fldCharType="end"/>
      </w:r>
    </w:p>
    <w:p w14:paraId="1212D369" w14:textId="4761C700"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1882785 \h </w:instrText>
      </w:r>
      <w:r>
        <w:rPr>
          <w:noProof/>
        </w:rPr>
      </w:r>
      <w:r>
        <w:rPr>
          <w:noProof/>
        </w:rPr>
        <w:fldChar w:fldCharType="separate"/>
      </w:r>
      <w:r>
        <w:rPr>
          <w:noProof/>
        </w:rPr>
        <w:t>24</w:t>
      </w:r>
      <w:r>
        <w:rPr>
          <w:noProof/>
        </w:rPr>
        <w:fldChar w:fldCharType="end"/>
      </w:r>
    </w:p>
    <w:p w14:paraId="77452B26" w14:textId="69F8029C"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1882786 \h </w:instrText>
      </w:r>
      <w:r>
        <w:rPr>
          <w:noProof/>
        </w:rPr>
      </w:r>
      <w:r>
        <w:rPr>
          <w:noProof/>
        </w:rPr>
        <w:fldChar w:fldCharType="separate"/>
      </w:r>
      <w:r>
        <w:rPr>
          <w:noProof/>
        </w:rPr>
        <w:t>25</w:t>
      </w:r>
      <w:r>
        <w:rPr>
          <w:noProof/>
        </w:rPr>
        <w:fldChar w:fldCharType="end"/>
      </w:r>
    </w:p>
    <w:p w14:paraId="33954000" w14:textId="5F525F4B"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sidRPr="002C27F2">
        <w:rPr>
          <w:noProof/>
          <w:color w:val="FF0000"/>
        </w:rPr>
        <w:t>2.5.5</w:t>
      </w:r>
      <w:r>
        <w:rPr>
          <w:rFonts w:asciiTheme="minorHAnsi" w:eastAsiaTheme="minorEastAsia" w:hAnsiTheme="minorHAnsi" w:cstheme="minorBidi"/>
          <w:noProof/>
          <w:kern w:val="2"/>
          <w:sz w:val="22"/>
          <w:szCs w:val="22"/>
          <w:lang w:eastAsia="de-DE"/>
          <w14:ligatures w14:val="standardContextual"/>
        </w:rPr>
        <w:tab/>
      </w:r>
      <w:r w:rsidRPr="002C27F2">
        <w:rPr>
          <w:noProof/>
          <w:color w:val="FF0000"/>
        </w:rPr>
        <w:t>LSTM-Zellen</w:t>
      </w:r>
      <w:r>
        <w:rPr>
          <w:noProof/>
        </w:rPr>
        <w:tab/>
      </w:r>
      <w:r>
        <w:rPr>
          <w:noProof/>
        </w:rPr>
        <w:fldChar w:fldCharType="begin"/>
      </w:r>
      <w:r>
        <w:rPr>
          <w:noProof/>
        </w:rPr>
        <w:instrText xml:space="preserve"> PAGEREF _Toc141882787 \h </w:instrText>
      </w:r>
      <w:r>
        <w:rPr>
          <w:noProof/>
        </w:rPr>
      </w:r>
      <w:r>
        <w:rPr>
          <w:noProof/>
        </w:rPr>
        <w:fldChar w:fldCharType="separate"/>
      </w:r>
      <w:r>
        <w:rPr>
          <w:noProof/>
        </w:rPr>
        <w:t>27</w:t>
      </w:r>
      <w:r>
        <w:rPr>
          <w:noProof/>
        </w:rPr>
        <w:fldChar w:fldCharType="end"/>
      </w:r>
    </w:p>
    <w:p w14:paraId="7FC508C0" w14:textId="40EA4BFF"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1882788 \h </w:instrText>
      </w:r>
      <w:r>
        <w:rPr>
          <w:noProof/>
        </w:rPr>
      </w:r>
      <w:r>
        <w:rPr>
          <w:noProof/>
        </w:rPr>
        <w:fldChar w:fldCharType="separate"/>
      </w:r>
      <w:r>
        <w:rPr>
          <w:noProof/>
        </w:rPr>
        <w:t>27</w:t>
      </w:r>
      <w:r>
        <w:rPr>
          <w:noProof/>
        </w:rPr>
        <w:fldChar w:fldCharType="end"/>
      </w:r>
    </w:p>
    <w:p w14:paraId="44EDBC43" w14:textId="56FF6D57"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1882789 \h </w:instrText>
      </w:r>
      <w:r>
        <w:rPr>
          <w:noProof/>
        </w:rPr>
      </w:r>
      <w:r>
        <w:rPr>
          <w:noProof/>
        </w:rPr>
        <w:fldChar w:fldCharType="separate"/>
      </w:r>
      <w:r>
        <w:rPr>
          <w:noProof/>
        </w:rPr>
        <w:t>27</w:t>
      </w:r>
      <w:r>
        <w:rPr>
          <w:noProof/>
        </w:rPr>
        <w:fldChar w:fldCharType="end"/>
      </w:r>
    </w:p>
    <w:p w14:paraId="6F5C42C2" w14:textId="4CBBC71B"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41882790 \h </w:instrText>
      </w:r>
      <w:r>
        <w:rPr>
          <w:noProof/>
        </w:rPr>
      </w:r>
      <w:r>
        <w:rPr>
          <w:noProof/>
        </w:rPr>
        <w:fldChar w:fldCharType="separate"/>
      </w:r>
      <w:r>
        <w:rPr>
          <w:noProof/>
        </w:rPr>
        <w:t>28</w:t>
      </w:r>
      <w:r>
        <w:rPr>
          <w:noProof/>
        </w:rPr>
        <w:fldChar w:fldCharType="end"/>
      </w:r>
    </w:p>
    <w:p w14:paraId="417A064F" w14:textId="5BE8A60F" w:rsidR="00AE0959" w:rsidRP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E0959">
        <w:rPr>
          <w:noProof/>
          <w:lang w:val="en-GB"/>
        </w:rPr>
        <w:t>2.6.3</w:t>
      </w:r>
      <w:r w:rsidRPr="00AE0959">
        <w:rPr>
          <w:rFonts w:asciiTheme="minorHAnsi" w:eastAsiaTheme="minorEastAsia" w:hAnsiTheme="minorHAnsi" w:cstheme="minorBidi"/>
          <w:noProof/>
          <w:kern w:val="2"/>
          <w:sz w:val="22"/>
          <w:szCs w:val="22"/>
          <w:lang w:val="en-GB" w:eastAsia="de-DE"/>
          <w14:ligatures w14:val="standardContextual"/>
        </w:rPr>
        <w:tab/>
      </w:r>
      <w:r w:rsidRPr="00AE0959">
        <w:rPr>
          <w:noProof/>
          <w:lang w:val="en-GB"/>
        </w:rPr>
        <w:t>Precision / Relevanz</w:t>
      </w:r>
      <w:r w:rsidRPr="00AE0959">
        <w:rPr>
          <w:noProof/>
          <w:lang w:val="en-GB"/>
        </w:rPr>
        <w:tab/>
      </w:r>
      <w:r>
        <w:rPr>
          <w:noProof/>
        </w:rPr>
        <w:fldChar w:fldCharType="begin"/>
      </w:r>
      <w:r w:rsidRPr="00AE0959">
        <w:rPr>
          <w:noProof/>
          <w:lang w:val="en-GB"/>
        </w:rPr>
        <w:instrText xml:space="preserve"> PAGEREF _Toc141882791 \h </w:instrText>
      </w:r>
      <w:r>
        <w:rPr>
          <w:noProof/>
        </w:rPr>
      </w:r>
      <w:r>
        <w:rPr>
          <w:noProof/>
        </w:rPr>
        <w:fldChar w:fldCharType="separate"/>
      </w:r>
      <w:r w:rsidRPr="00AE0959">
        <w:rPr>
          <w:noProof/>
          <w:lang w:val="en-GB"/>
        </w:rPr>
        <w:t>29</w:t>
      </w:r>
      <w:r>
        <w:rPr>
          <w:noProof/>
        </w:rPr>
        <w:fldChar w:fldCharType="end"/>
      </w:r>
    </w:p>
    <w:p w14:paraId="0150EC08" w14:textId="40855275" w:rsidR="00AE0959" w:rsidRP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E0959">
        <w:rPr>
          <w:noProof/>
          <w:lang w:val="en-GB"/>
        </w:rPr>
        <w:t>2.6.4</w:t>
      </w:r>
      <w:r w:rsidRPr="00AE0959">
        <w:rPr>
          <w:rFonts w:asciiTheme="minorHAnsi" w:eastAsiaTheme="minorEastAsia" w:hAnsiTheme="minorHAnsi" w:cstheme="minorBidi"/>
          <w:noProof/>
          <w:kern w:val="2"/>
          <w:sz w:val="22"/>
          <w:szCs w:val="22"/>
          <w:lang w:val="en-GB" w:eastAsia="de-DE"/>
          <w14:ligatures w14:val="standardContextual"/>
        </w:rPr>
        <w:tab/>
      </w:r>
      <w:r w:rsidRPr="00AE0959">
        <w:rPr>
          <w:noProof/>
          <w:lang w:val="en-GB"/>
        </w:rPr>
        <w:t>Recall / Sensitivität</w:t>
      </w:r>
      <w:r w:rsidRPr="00AE0959">
        <w:rPr>
          <w:noProof/>
          <w:lang w:val="en-GB"/>
        </w:rPr>
        <w:tab/>
      </w:r>
      <w:r>
        <w:rPr>
          <w:noProof/>
        </w:rPr>
        <w:fldChar w:fldCharType="begin"/>
      </w:r>
      <w:r w:rsidRPr="00AE0959">
        <w:rPr>
          <w:noProof/>
          <w:lang w:val="en-GB"/>
        </w:rPr>
        <w:instrText xml:space="preserve"> PAGEREF _Toc141882792 \h </w:instrText>
      </w:r>
      <w:r>
        <w:rPr>
          <w:noProof/>
        </w:rPr>
      </w:r>
      <w:r>
        <w:rPr>
          <w:noProof/>
        </w:rPr>
        <w:fldChar w:fldCharType="separate"/>
      </w:r>
      <w:r w:rsidRPr="00AE0959">
        <w:rPr>
          <w:noProof/>
          <w:lang w:val="en-GB"/>
        </w:rPr>
        <w:t>29</w:t>
      </w:r>
      <w:r>
        <w:rPr>
          <w:noProof/>
        </w:rPr>
        <w:fldChar w:fldCharType="end"/>
      </w:r>
    </w:p>
    <w:p w14:paraId="187B8E87" w14:textId="216C355A" w:rsidR="00AE0959" w:rsidRP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E0959">
        <w:rPr>
          <w:noProof/>
          <w:lang w:val="en-GB"/>
        </w:rPr>
        <w:t>2.6.5</w:t>
      </w:r>
      <w:r w:rsidRPr="00AE0959">
        <w:rPr>
          <w:rFonts w:asciiTheme="minorHAnsi" w:eastAsiaTheme="minorEastAsia" w:hAnsiTheme="minorHAnsi" w:cstheme="minorBidi"/>
          <w:noProof/>
          <w:kern w:val="2"/>
          <w:sz w:val="22"/>
          <w:szCs w:val="22"/>
          <w:lang w:val="en-GB" w:eastAsia="de-DE"/>
          <w14:ligatures w14:val="standardContextual"/>
        </w:rPr>
        <w:tab/>
      </w:r>
      <w:r w:rsidRPr="00AE0959">
        <w:rPr>
          <w:noProof/>
          <w:lang w:val="en-GB"/>
        </w:rPr>
        <w:t>F1-Score</w:t>
      </w:r>
      <w:r w:rsidRPr="00AE0959">
        <w:rPr>
          <w:noProof/>
          <w:lang w:val="en-GB"/>
        </w:rPr>
        <w:tab/>
      </w:r>
      <w:r>
        <w:rPr>
          <w:noProof/>
        </w:rPr>
        <w:fldChar w:fldCharType="begin"/>
      </w:r>
      <w:r w:rsidRPr="00AE0959">
        <w:rPr>
          <w:noProof/>
          <w:lang w:val="en-GB"/>
        </w:rPr>
        <w:instrText xml:space="preserve"> PAGEREF _Toc141882793 \h </w:instrText>
      </w:r>
      <w:r>
        <w:rPr>
          <w:noProof/>
        </w:rPr>
      </w:r>
      <w:r>
        <w:rPr>
          <w:noProof/>
        </w:rPr>
        <w:fldChar w:fldCharType="separate"/>
      </w:r>
      <w:r w:rsidRPr="00AE0959">
        <w:rPr>
          <w:noProof/>
          <w:lang w:val="en-GB"/>
        </w:rPr>
        <w:t>30</w:t>
      </w:r>
      <w:r>
        <w:rPr>
          <w:noProof/>
        </w:rPr>
        <w:fldChar w:fldCharType="end"/>
      </w:r>
    </w:p>
    <w:p w14:paraId="57179D8B" w14:textId="2EE25C41"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1882794 \h </w:instrText>
      </w:r>
      <w:r>
        <w:rPr>
          <w:noProof/>
        </w:rPr>
      </w:r>
      <w:r>
        <w:rPr>
          <w:noProof/>
        </w:rPr>
        <w:fldChar w:fldCharType="separate"/>
      </w:r>
      <w:r>
        <w:rPr>
          <w:noProof/>
        </w:rPr>
        <w:t>30</w:t>
      </w:r>
      <w:r>
        <w:rPr>
          <w:noProof/>
        </w:rPr>
        <w:fldChar w:fldCharType="end"/>
      </w:r>
    </w:p>
    <w:p w14:paraId="4003D44C" w14:textId="1EAA590A"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1882795 \h </w:instrText>
      </w:r>
      <w:r>
        <w:rPr>
          <w:noProof/>
        </w:rPr>
      </w:r>
      <w:r>
        <w:rPr>
          <w:noProof/>
        </w:rPr>
        <w:fldChar w:fldCharType="separate"/>
      </w:r>
      <w:r>
        <w:rPr>
          <w:noProof/>
        </w:rPr>
        <w:t>30</w:t>
      </w:r>
      <w:r>
        <w:rPr>
          <w:noProof/>
        </w:rPr>
        <w:fldChar w:fldCharType="end"/>
      </w:r>
    </w:p>
    <w:p w14:paraId="6DF42DE4" w14:textId="17818C4C"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1882796 \h </w:instrText>
      </w:r>
      <w:r>
        <w:rPr>
          <w:noProof/>
        </w:rPr>
      </w:r>
      <w:r>
        <w:rPr>
          <w:noProof/>
        </w:rPr>
        <w:fldChar w:fldCharType="separate"/>
      </w:r>
      <w:r>
        <w:rPr>
          <w:noProof/>
        </w:rPr>
        <w:t>31</w:t>
      </w:r>
      <w:r>
        <w:rPr>
          <w:noProof/>
        </w:rPr>
        <w:fldChar w:fldCharType="end"/>
      </w:r>
    </w:p>
    <w:p w14:paraId="4B916C34" w14:textId="40377D37"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1882797 \h </w:instrText>
      </w:r>
      <w:r>
        <w:rPr>
          <w:noProof/>
        </w:rPr>
      </w:r>
      <w:r>
        <w:rPr>
          <w:noProof/>
        </w:rPr>
        <w:fldChar w:fldCharType="separate"/>
      </w:r>
      <w:r>
        <w:rPr>
          <w:noProof/>
        </w:rPr>
        <w:t>32</w:t>
      </w:r>
      <w:r>
        <w:rPr>
          <w:noProof/>
        </w:rPr>
        <w:fldChar w:fldCharType="end"/>
      </w:r>
    </w:p>
    <w:p w14:paraId="24F0E1C8" w14:textId="157B0508"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1882798 \h </w:instrText>
      </w:r>
      <w:r>
        <w:rPr>
          <w:noProof/>
        </w:rPr>
      </w:r>
      <w:r>
        <w:rPr>
          <w:noProof/>
        </w:rPr>
        <w:fldChar w:fldCharType="separate"/>
      </w:r>
      <w:r>
        <w:rPr>
          <w:noProof/>
        </w:rPr>
        <w:t>33</w:t>
      </w:r>
      <w:r>
        <w:rPr>
          <w:noProof/>
        </w:rPr>
        <w:fldChar w:fldCharType="end"/>
      </w:r>
    </w:p>
    <w:p w14:paraId="481275CB" w14:textId="01366C1C"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lastRenderedPageBreak/>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1882799 \h </w:instrText>
      </w:r>
      <w:r>
        <w:rPr>
          <w:noProof/>
        </w:rPr>
      </w:r>
      <w:r>
        <w:rPr>
          <w:noProof/>
        </w:rPr>
        <w:fldChar w:fldCharType="separate"/>
      </w:r>
      <w:r>
        <w:rPr>
          <w:noProof/>
        </w:rPr>
        <w:t>34</w:t>
      </w:r>
      <w:r>
        <w:rPr>
          <w:noProof/>
        </w:rPr>
        <w:fldChar w:fldCharType="end"/>
      </w:r>
    </w:p>
    <w:p w14:paraId="073DD92C" w14:textId="6285C4F4" w:rsidR="00AE0959" w:rsidRPr="00AE0959" w:rsidRDefault="00AE095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AE0959">
        <w:rPr>
          <w:noProof/>
          <w:lang w:val="en-GB"/>
        </w:rPr>
        <w:t>3.1</w:t>
      </w:r>
      <w:r w:rsidRPr="00AE0959">
        <w:rPr>
          <w:rFonts w:asciiTheme="minorHAnsi" w:eastAsiaTheme="minorEastAsia" w:hAnsiTheme="minorHAnsi" w:cstheme="minorBidi"/>
          <w:bCs w:val="0"/>
          <w:noProof/>
          <w:kern w:val="2"/>
          <w:sz w:val="22"/>
          <w:szCs w:val="22"/>
          <w:lang w:val="en-GB" w:eastAsia="de-DE"/>
          <w14:ligatures w14:val="standardContextual"/>
        </w:rPr>
        <w:tab/>
      </w:r>
      <w:r w:rsidRPr="00AE0959">
        <w:rPr>
          <w:noProof/>
          <w:lang w:val="en-GB"/>
        </w:rPr>
        <w:t>Vorangegangene Abschlussarbeiten</w:t>
      </w:r>
      <w:r w:rsidRPr="00AE0959">
        <w:rPr>
          <w:noProof/>
          <w:lang w:val="en-GB"/>
        </w:rPr>
        <w:tab/>
      </w:r>
      <w:r>
        <w:rPr>
          <w:noProof/>
        </w:rPr>
        <w:fldChar w:fldCharType="begin"/>
      </w:r>
      <w:r w:rsidRPr="00AE0959">
        <w:rPr>
          <w:noProof/>
          <w:lang w:val="en-GB"/>
        </w:rPr>
        <w:instrText xml:space="preserve"> PAGEREF _Toc141882800 \h </w:instrText>
      </w:r>
      <w:r>
        <w:rPr>
          <w:noProof/>
        </w:rPr>
      </w:r>
      <w:r>
        <w:rPr>
          <w:noProof/>
        </w:rPr>
        <w:fldChar w:fldCharType="separate"/>
      </w:r>
      <w:r w:rsidRPr="00AE0959">
        <w:rPr>
          <w:noProof/>
          <w:lang w:val="en-GB"/>
        </w:rPr>
        <w:t>34</w:t>
      </w:r>
      <w:r>
        <w:rPr>
          <w:noProof/>
        </w:rPr>
        <w:fldChar w:fldCharType="end"/>
      </w:r>
    </w:p>
    <w:p w14:paraId="6AC11A17" w14:textId="777DAB56" w:rsidR="00AE0959" w:rsidRPr="00AE0959" w:rsidRDefault="00AE095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2C27F2">
        <w:rPr>
          <w:noProof/>
          <w:lang w:val="en-GB"/>
        </w:rPr>
        <w:t>3.2</w:t>
      </w:r>
      <w:r w:rsidRPr="00AE0959">
        <w:rPr>
          <w:rFonts w:asciiTheme="minorHAnsi" w:eastAsiaTheme="minorEastAsia" w:hAnsiTheme="minorHAnsi" w:cstheme="minorBidi"/>
          <w:bCs w:val="0"/>
          <w:noProof/>
          <w:kern w:val="2"/>
          <w:sz w:val="22"/>
          <w:szCs w:val="22"/>
          <w:lang w:val="en-GB" w:eastAsia="de-DE"/>
          <w14:ligatures w14:val="standardContextual"/>
        </w:rPr>
        <w:tab/>
      </w:r>
      <w:r w:rsidRPr="002C27F2">
        <w:rPr>
          <w:noProof/>
          <w:lang w:val="en-GB"/>
        </w:rPr>
        <w:t>Vehicle Classification from Low-Frequency GPS Data with Recurrent Neural Networks</w:t>
      </w:r>
      <w:r w:rsidRPr="00AE0959">
        <w:rPr>
          <w:noProof/>
          <w:lang w:val="en-GB"/>
        </w:rPr>
        <w:tab/>
      </w:r>
      <w:r>
        <w:rPr>
          <w:noProof/>
        </w:rPr>
        <w:fldChar w:fldCharType="begin"/>
      </w:r>
      <w:r w:rsidRPr="00AE0959">
        <w:rPr>
          <w:noProof/>
          <w:lang w:val="en-GB"/>
        </w:rPr>
        <w:instrText xml:space="preserve"> PAGEREF _Toc141882801 \h </w:instrText>
      </w:r>
      <w:r>
        <w:rPr>
          <w:noProof/>
        </w:rPr>
      </w:r>
      <w:r>
        <w:rPr>
          <w:noProof/>
        </w:rPr>
        <w:fldChar w:fldCharType="separate"/>
      </w:r>
      <w:r w:rsidRPr="00AE0959">
        <w:rPr>
          <w:noProof/>
          <w:lang w:val="en-GB"/>
        </w:rPr>
        <w:t>35</w:t>
      </w:r>
      <w:r>
        <w:rPr>
          <w:noProof/>
        </w:rPr>
        <w:fldChar w:fldCharType="end"/>
      </w:r>
    </w:p>
    <w:p w14:paraId="0D12CB89" w14:textId="3BA08D2C" w:rsidR="00AE0959" w:rsidRPr="00AE0959" w:rsidRDefault="00AE095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2C27F2">
        <w:rPr>
          <w:noProof/>
          <w:lang w:val="en-GB"/>
        </w:rPr>
        <w:t>3.3</w:t>
      </w:r>
      <w:r w:rsidRPr="00AE0959">
        <w:rPr>
          <w:rFonts w:asciiTheme="minorHAnsi" w:eastAsiaTheme="minorEastAsia" w:hAnsiTheme="minorHAnsi" w:cstheme="minorBidi"/>
          <w:bCs w:val="0"/>
          <w:noProof/>
          <w:kern w:val="2"/>
          <w:sz w:val="22"/>
          <w:szCs w:val="22"/>
          <w:lang w:val="en-GB" w:eastAsia="de-DE"/>
          <w14:ligatures w14:val="standardContextual"/>
        </w:rPr>
        <w:tab/>
      </w:r>
      <w:r w:rsidRPr="002C27F2">
        <w:rPr>
          <w:noProof/>
          <w:lang w:val="en-GB"/>
        </w:rPr>
        <w:t>Vehicle Classification using GPS Data</w:t>
      </w:r>
      <w:r w:rsidRPr="00AE0959">
        <w:rPr>
          <w:noProof/>
          <w:lang w:val="en-GB"/>
        </w:rPr>
        <w:tab/>
      </w:r>
      <w:r>
        <w:rPr>
          <w:noProof/>
        </w:rPr>
        <w:fldChar w:fldCharType="begin"/>
      </w:r>
      <w:r w:rsidRPr="00AE0959">
        <w:rPr>
          <w:noProof/>
          <w:lang w:val="en-GB"/>
        </w:rPr>
        <w:instrText xml:space="preserve"> PAGEREF _Toc141882802 \h </w:instrText>
      </w:r>
      <w:r>
        <w:rPr>
          <w:noProof/>
        </w:rPr>
      </w:r>
      <w:r>
        <w:rPr>
          <w:noProof/>
        </w:rPr>
        <w:fldChar w:fldCharType="separate"/>
      </w:r>
      <w:r w:rsidRPr="00AE0959">
        <w:rPr>
          <w:noProof/>
          <w:lang w:val="en-GB"/>
        </w:rPr>
        <w:t>36</w:t>
      </w:r>
      <w:r>
        <w:rPr>
          <w:noProof/>
        </w:rPr>
        <w:fldChar w:fldCharType="end"/>
      </w:r>
    </w:p>
    <w:p w14:paraId="2516FED1" w14:textId="2AA4818A"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1882803 \h </w:instrText>
      </w:r>
      <w:r>
        <w:rPr>
          <w:noProof/>
        </w:rPr>
      </w:r>
      <w:r>
        <w:rPr>
          <w:noProof/>
        </w:rPr>
        <w:fldChar w:fldCharType="separate"/>
      </w:r>
      <w:r>
        <w:rPr>
          <w:noProof/>
        </w:rPr>
        <w:t>38</w:t>
      </w:r>
      <w:r>
        <w:rPr>
          <w:noProof/>
        </w:rPr>
        <w:fldChar w:fldCharType="end"/>
      </w:r>
    </w:p>
    <w:p w14:paraId="7E3A6CAB" w14:textId="79799A51"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1882804 \h </w:instrText>
      </w:r>
      <w:r>
        <w:rPr>
          <w:noProof/>
        </w:rPr>
      </w:r>
      <w:r>
        <w:rPr>
          <w:noProof/>
        </w:rPr>
        <w:fldChar w:fldCharType="separate"/>
      </w:r>
      <w:r>
        <w:rPr>
          <w:noProof/>
        </w:rPr>
        <w:t>38</w:t>
      </w:r>
      <w:r>
        <w:rPr>
          <w:noProof/>
        </w:rPr>
        <w:fldChar w:fldCharType="end"/>
      </w:r>
    </w:p>
    <w:p w14:paraId="2267C6AC" w14:textId="0E5734E0"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1882805 \h </w:instrText>
      </w:r>
      <w:r>
        <w:rPr>
          <w:noProof/>
        </w:rPr>
      </w:r>
      <w:r>
        <w:rPr>
          <w:noProof/>
        </w:rPr>
        <w:fldChar w:fldCharType="separate"/>
      </w:r>
      <w:r>
        <w:rPr>
          <w:noProof/>
        </w:rPr>
        <w:t>38</w:t>
      </w:r>
      <w:r>
        <w:rPr>
          <w:noProof/>
        </w:rPr>
        <w:fldChar w:fldCharType="end"/>
      </w:r>
    </w:p>
    <w:p w14:paraId="023D735A" w14:textId="17462B9C"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 und Identifikation von Problemen</w:t>
      </w:r>
      <w:r>
        <w:rPr>
          <w:noProof/>
        </w:rPr>
        <w:tab/>
      </w:r>
      <w:r>
        <w:rPr>
          <w:noProof/>
        </w:rPr>
        <w:fldChar w:fldCharType="begin"/>
      </w:r>
      <w:r>
        <w:rPr>
          <w:noProof/>
        </w:rPr>
        <w:instrText xml:space="preserve"> PAGEREF _Toc141882806 \h </w:instrText>
      </w:r>
      <w:r>
        <w:rPr>
          <w:noProof/>
        </w:rPr>
      </w:r>
      <w:r>
        <w:rPr>
          <w:noProof/>
        </w:rPr>
        <w:fldChar w:fldCharType="separate"/>
      </w:r>
      <w:r>
        <w:rPr>
          <w:noProof/>
        </w:rPr>
        <w:t>41</w:t>
      </w:r>
      <w:r>
        <w:rPr>
          <w:noProof/>
        </w:rPr>
        <w:fldChar w:fldCharType="end"/>
      </w:r>
    </w:p>
    <w:p w14:paraId="0A7F0663" w14:textId="416C5E8D"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41882807 \h </w:instrText>
      </w:r>
      <w:r>
        <w:rPr>
          <w:noProof/>
        </w:rPr>
      </w:r>
      <w:r>
        <w:rPr>
          <w:noProof/>
        </w:rPr>
        <w:fldChar w:fldCharType="separate"/>
      </w:r>
      <w:r>
        <w:rPr>
          <w:noProof/>
        </w:rPr>
        <w:t>45</w:t>
      </w:r>
      <w:r>
        <w:rPr>
          <w:noProof/>
        </w:rPr>
        <w:fldChar w:fldCharType="end"/>
      </w:r>
    </w:p>
    <w:p w14:paraId="4624AA68" w14:textId="6AF39D15"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1882808 \h </w:instrText>
      </w:r>
      <w:r>
        <w:rPr>
          <w:noProof/>
        </w:rPr>
      </w:r>
      <w:r>
        <w:rPr>
          <w:noProof/>
        </w:rPr>
        <w:fldChar w:fldCharType="separate"/>
      </w:r>
      <w:r>
        <w:rPr>
          <w:noProof/>
        </w:rPr>
        <w:t>48</w:t>
      </w:r>
      <w:r>
        <w:rPr>
          <w:noProof/>
        </w:rPr>
        <w:fldChar w:fldCharType="end"/>
      </w:r>
    </w:p>
    <w:p w14:paraId="07AA2939" w14:textId="4EBB325F"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1882809 \h </w:instrText>
      </w:r>
      <w:r>
        <w:rPr>
          <w:noProof/>
        </w:rPr>
      </w:r>
      <w:r>
        <w:rPr>
          <w:noProof/>
        </w:rPr>
        <w:fldChar w:fldCharType="separate"/>
      </w:r>
      <w:r>
        <w:rPr>
          <w:noProof/>
        </w:rPr>
        <w:t>51</w:t>
      </w:r>
      <w:r>
        <w:rPr>
          <w:noProof/>
        </w:rPr>
        <w:fldChar w:fldCharType="end"/>
      </w:r>
    </w:p>
    <w:p w14:paraId="25FC24E8" w14:textId="035F8102"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1882810 \h </w:instrText>
      </w:r>
      <w:r>
        <w:rPr>
          <w:noProof/>
        </w:rPr>
      </w:r>
      <w:r>
        <w:rPr>
          <w:noProof/>
        </w:rPr>
        <w:fldChar w:fldCharType="separate"/>
      </w:r>
      <w:r>
        <w:rPr>
          <w:noProof/>
        </w:rPr>
        <w:t>51</w:t>
      </w:r>
      <w:r>
        <w:rPr>
          <w:noProof/>
        </w:rPr>
        <w:fldChar w:fldCharType="end"/>
      </w:r>
    </w:p>
    <w:p w14:paraId="5520B0C5" w14:textId="7CDC91E0"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1882811 \h </w:instrText>
      </w:r>
      <w:r>
        <w:rPr>
          <w:noProof/>
        </w:rPr>
      </w:r>
      <w:r>
        <w:rPr>
          <w:noProof/>
        </w:rPr>
        <w:fldChar w:fldCharType="separate"/>
      </w:r>
      <w:r>
        <w:rPr>
          <w:noProof/>
        </w:rPr>
        <w:t>51</w:t>
      </w:r>
      <w:r>
        <w:rPr>
          <w:noProof/>
        </w:rPr>
        <w:fldChar w:fldCharType="end"/>
      </w:r>
    </w:p>
    <w:p w14:paraId="622A6342" w14:textId="7C098A0E"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Erzeugung der Trainingsdatensätze</w:t>
      </w:r>
      <w:r>
        <w:rPr>
          <w:noProof/>
        </w:rPr>
        <w:tab/>
      </w:r>
      <w:r>
        <w:rPr>
          <w:noProof/>
        </w:rPr>
        <w:fldChar w:fldCharType="begin"/>
      </w:r>
      <w:r>
        <w:rPr>
          <w:noProof/>
        </w:rPr>
        <w:instrText xml:space="preserve"> PAGEREF _Toc141882812 \h </w:instrText>
      </w:r>
      <w:r>
        <w:rPr>
          <w:noProof/>
        </w:rPr>
      </w:r>
      <w:r>
        <w:rPr>
          <w:noProof/>
        </w:rPr>
        <w:fldChar w:fldCharType="separate"/>
      </w:r>
      <w:r>
        <w:rPr>
          <w:noProof/>
        </w:rPr>
        <w:t>51</w:t>
      </w:r>
      <w:r>
        <w:rPr>
          <w:noProof/>
        </w:rPr>
        <w:fldChar w:fldCharType="end"/>
      </w:r>
    </w:p>
    <w:p w14:paraId="0F2ED82F" w14:textId="15123EC8"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1882813 \h </w:instrText>
      </w:r>
      <w:r>
        <w:rPr>
          <w:noProof/>
        </w:rPr>
      </w:r>
      <w:r>
        <w:rPr>
          <w:noProof/>
        </w:rPr>
        <w:fldChar w:fldCharType="separate"/>
      </w:r>
      <w:r>
        <w:rPr>
          <w:noProof/>
        </w:rPr>
        <w:t>51</w:t>
      </w:r>
      <w:r>
        <w:rPr>
          <w:noProof/>
        </w:rPr>
        <w:fldChar w:fldCharType="end"/>
      </w:r>
    </w:p>
    <w:p w14:paraId="13284A8F" w14:textId="48F1E53D"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41882814 \h </w:instrText>
      </w:r>
      <w:r>
        <w:rPr>
          <w:noProof/>
        </w:rPr>
      </w:r>
      <w:r>
        <w:rPr>
          <w:noProof/>
        </w:rPr>
        <w:fldChar w:fldCharType="separate"/>
      </w:r>
      <w:r>
        <w:rPr>
          <w:noProof/>
        </w:rPr>
        <w:t>51</w:t>
      </w:r>
      <w:r>
        <w:rPr>
          <w:noProof/>
        </w:rPr>
        <w:fldChar w:fldCharType="end"/>
      </w:r>
    </w:p>
    <w:p w14:paraId="0BC10E5E" w14:textId="5FF8671B"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Vor- und Nachbereitung des Map-Matchings</w:t>
      </w:r>
      <w:r>
        <w:rPr>
          <w:noProof/>
        </w:rPr>
        <w:tab/>
      </w:r>
      <w:r>
        <w:rPr>
          <w:noProof/>
        </w:rPr>
        <w:fldChar w:fldCharType="begin"/>
      </w:r>
      <w:r>
        <w:rPr>
          <w:noProof/>
        </w:rPr>
        <w:instrText xml:space="preserve"> PAGEREF _Toc141882815 \h </w:instrText>
      </w:r>
      <w:r>
        <w:rPr>
          <w:noProof/>
        </w:rPr>
      </w:r>
      <w:r>
        <w:rPr>
          <w:noProof/>
        </w:rPr>
        <w:fldChar w:fldCharType="separate"/>
      </w:r>
      <w:r>
        <w:rPr>
          <w:noProof/>
        </w:rPr>
        <w:t>52</w:t>
      </w:r>
      <w:r>
        <w:rPr>
          <w:noProof/>
        </w:rPr>
        <w:fldChar w:fldCharType="end"/>
      </w:r>
    </w:p>
    <w:p w14:paraId="0850EB64" w14:textId="52513EA6"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sidRPr="002C27F2">
        <w:rPr>
          <w:noProof/>
          <w:color w:val="FF0000"/>
        </w:rPr>
        <w:t>7.4</w:t>
      </w:r>
      <w:r>
        <w:rPr>
          <w:rFonts w:asciiTheme="minorHAnsi" w:eastAsiaTheme="minorEastAsia" w:hAnsiTheme="minorHAnsi" w:cstheme="minorBidi"/>
          <w:bCs w:val="0"/>
          <w:noProof/>
          <w:kern w:val="2"/>
          <w:sz w:val="22"/>
          <w:szCs w:val="22"/>
          <w:lang w:eastAsia="de-DE"/>
          <w14:ligatures w14:val="standardContextual"/>
        </w:rPr>
        <w:tab/>
      </w:r>
      <w:r w:rsidRPr="002C27F2">
        <w:rPr>
          <w:noProof/>
          <w:color w:val="FF0000"/>
        </w:rPr>
        <w:t>Evaluierung des Map-Matchings</w:t>
      </w:r>
      <w:r>
        <w:rPr>
          <w:noProof/>
        </w:rPr>
        <w:tab/>
      </w:r>
      <w:r>
        <w:rPr>
          <w:noProof/>
        </w:rPr>
        <w:fldChar w:fldCharType="begin"/>
      </w:r>
      <w:r>
        <w:rPr>
          <w:noProof/>
        </w:rPr>
        <w:instrText xml:space="preserve"> PAGEREF _Toc141882816 \h </w:instrText>
      </w:r>
      <w:r>
        <w:rPr>
          <w:noProof/>
        </w:rPr>
      </w:r>
      <w:r>
        <w:rPr>
          <w:noProof/>
        </w:rPr>
        <w:fldChar w:fldCharType="separate"/>
      </w:r>
      <w:r>
        <w:rPr>
          <w:noProof/>
        </w:rPr>
        <w:t>52</w:t>
      </w:r>
      <w:r>
        <w:rPr>
          <w:noProof/>
        </w:rPr>
        <w:fldChar w:fldCharType="end"/>
      </w:r>
    </w:p>
    <w:p w14:paraId="23631A7F" w14:textId="3F643512"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1882817 \h </w:instrText>
      </w:r>
      <w:r>
        <w:rPr>
          <w:noProof/>
        </w:rPr>
      </w:r>
      <w:r>
        <w:rPr>
          <w:noProof/>
        </w:rPr>
        <w:fldChar w:fldCharType="separate"/>
      </w:r>
      <w:r>
        <w:rPr>
          <w:noProof/>
        </w:rPr>
        <w:t>53</w:t>
      </w:r>
      <w:r>
        <w:rPr>
          <w:noProof/>
        </w:rPr>
        <w:fldChar w:fldCharType="end"/>
      </w:r>
    </w:p>
    <w:p w14:paraId="2BFC3256" w14:textId="3EEA3C7A"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1882818 \h </w:instrText>
      </w:r>
      <w:r>
        <w:rPr>
          <w:noProof/>
        </w:rPr>
      </w:r>
      <w:r>
        <w:rPr>
          <w:noProof/>
        </w:rPr>
        <w:fldChar w:fldCharType="separate"/>
      </w:r>
      <w:r>
        <w:rPr>
          <w:noProof/>
        </w:rPr>
        <w:t>53</w:t>
      </w:r>
      <w:r>
        <w:rPr>
          <w:noProof/>
        </w:rPr>
        <w:fldChar w:fldCharType="end"/>
      </w:r>
    </w:p>
    <w:p w14:paraId="0523C990" w14:textId="2E3E1D70"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s Neuronales Netzwerk</w:t>
      </w:r>
      <w:r>
        <w:rPr>
          <w:noProof/>
        </w:rPr>
        <w:tab/>
      </w:r>
      <w:r>
        <w:rPr>
          <w:noProof/>
        </w:rPr>
        <w:fldChar w:fldCharType="begin"/>
      </w:r>
      <w:r>
        <w:rPr>
          <w:noProof/>
        </w:rPr>
        <w:instrText xml:space="preserve"> PAGEREF _Toc141882819 \h </w:instrText>
      </w:r>
      <w:r>
        <w:rPr>
          <w:noProof/>
        </w:rPr>
      </w:r>
      <w:r>
        <w:rPr>
          <w:noProof/>
        </w:rPr>
        <w:fldChar w:fldCharType="separate"/>
      </w:r>
      <w:r>
        <w:rPr>
          <w:noProof/>
        </w:rPr>
        <w:t>54</w:t>
      </w:r>
      <w:r>
        <w:rPr>
          <w:noProof/>
        </w:rPr>
        <w:fldChar w:fldCharType="end"/>
      </w:r>
    </w:p>
    <w:p w14:paraId="48F85541" w14:textId="5541C573"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Vorstellung der Basisarchitektur</w:t>
      </w:r>
      <w:r>
        <w:rPr>
          <w:noProof/>
        </w:rPr>
        <w:tab/>
      </w:r>
      <w:r>
        <w:rPr>
          <w:noProof/>
        </w:rPr>
        <w:fldChar w:fldCharType="begin"/>
      </w:r>
      <w:r>
        <w:rPr>
          <w:noProof/>
        </w:rPr>
        <w:instrText xml:space="preserve"> PAGEREF _Toc141882820 \h </w:instrText>
      </w:r>
      <w:r>
        <w:rPr>
          <w:noProof/>
        </w:rPr>
      </w:r>
      <w:r>
        <w:rPr>
          <w:noProof/>
        </w:rPr>
        <w:fldChar w:fldCharType="separate"/>
      </w:r>
      <w:r>
        <w:rPr>
          <w:noProof/>
        </w:rPr>
        <w:t>54</w:t>
      </w:r>
      <w:r>
        <w:rPr>
          <w:noProof/>
        </w:rPr>
        <w:fldChar w:fldCharType="end"/>
      </w:r>
    </w:p>
    <w:p w14:paraId="79EB8470" w14:textId="33BACAC5"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1882821 \h </w:instrText>
      </w:r>
      <w:r>
        <w:rPr>
          <w:noProof/>
        </w:rPr>
      </w:r>
      <w:r>
        <w:rPr>
          <w:noProof/>
        </w:rPr>
        <w:fldChar w:fldCharType="separate"/>
      </w:r>
      <w:r>
        <w:rPr>
          <w:noProof/>
        </w:rPr>
        <w:t>54</w:t>
      </w:r>
      <w:r>
        <w:rPr>
          <w:noProof/>
        </w:rPr>
        <w:fldChar w:fldCharType="end"/>
      </w:r>
    </w:p>
    <w:p w14:paraId="5B44B71E" w14:textId="0802B7B4"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Bestimmung der besten Modelle</w:t>
      </w:r>
      <w:r>
        <w:rPr>
          <w:noProof/>
        </w:rPr>
        <w:tab/>
      </w:r>
      <w:r>
        <w:rPr>
          <w:noProof/>
        </w:rPr>
        <w:fldChar w:fldCharType="begin"/>
      </w:r>
      <w:r>
        <w:rPr>
          <w:noProof/>
        </w:rPr>
        <w:instrText xml:space="preserve"> PAGEREF _Toc141882822 \h </w:instrText>
      </w:r>
      <w:r>
        <w:rPr>
          <w:noProof/>
        </w:rPr>
      </w:r>
      <w:r>
        <w:rPr>
          <w:noProof/>
        </w:rPr>
        <w:fldChar w:fldCharType="separate"/>
      </w:r>
      <w:r>
        <w:rPr>
          <w:noProof/>
        </w:rPr>
        <w:t>54</w:t>
      </w:r>
      <w:r>
        <w:rPr>
          <w:noProof/>
        </w:rPr>
        <w:fldChar w:fldCharType="end"/>
      </w:r>
    </w:p>
    <w:p w14:paraId="7631F29B" w14:textId="588E1423"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2C27F2">
        <w:rPr>
          <w:noProof/>
          <w:color w:val="FF0000"/>
        </w:rPr>
        <w:t>und Diskussion</w:t>
      </w:r>
      <w:r>
        <w:rPr>
          <w:noProof/>
        </w:rPr>
        <w:tab/>
      </w:r>
      <w:r>
        <w:rPr>
          <w:noProof/>
        </w:rPr>
        <w:fldChar w:fldCharType="begin"/>
      </w:r>
      <w:r>
        <w:rPr>
          <w:noProof/>
        </w:rPr>
        <w:instrText xml:space="preserve"> PAGEREF _Toc141882823 \h </w:instrText>
      </w:r>
      <w:r>
        <w:rPr>
          <w:noProof/>
        </w:rPr>
      </w:r>
      <w:r>
        <w:rPr>
          <w:noProof/>
        </w:rPr>
        <w:fldChar w:fldCharType="separate"/>
      </w:r>
      <w:r>
        <w:rPr>
          <w:noProof/>
        </w:rPr>
        <w:t>56</w:t>
      </w:r>
      <w:r>
        <w:rPr>
          <w:noProof/>
        </w:rPr>
        <w:fldChar w:fldCharType="end"/>
      </w:r>
    </w:p>
    <w:p w14:paraId="7535160C" w14:textId="0C564C0B"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1882824 \h </w:instrText>
      </w:r>
      <w:r>
        <w:rPr>
          <w:noProof/>
        </w:rPr>
      </w:r>
      <w:r>
        <w:rPr>
          <w:noProof/>
        </w:rPr>
        <w:fldChar w:fldCharType="separate"/>
      </w:r>
      <w:r>
        <w:rPr>
          <w:noProof/>
        </w:rPr>
        <w:t>57</w:t>
      </w:r>
      <w:r>
        <w:rPr>
          <w:noProof/>
        </w:rPr>
        <w:fldChar w:fldCharType="end"/>
      </w:r>
    </w:p>
    <w:p w14:paraId="109BC060" w14:textId="48FBB52F"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1882825 \h </w:instrText>
      </w:r>
      <w:r>
        <w:rPr>
          <w:noProof/>
        </w:rPr>
      </w:r>
      <w:r>
        <w:rPr>
          <w:noProof/>
        </w:rPr>
        <w:fldChar w:fldCharType="separate"/>
      </w:r>
      <w:r>
        <w:rPr>
          <w:noProof/>
        </w:rPr>
        <w:t>58</w:t>
      </w:r>
      <w:r>
        <w:rPr>
          <w:noProof/>
        </w:rPr>
        <w:fldChar w:fldCharType="end"/>
      </w:r>
    </w:p>
    <w:p w14:paraId="422FD9A6" w14:textId="32D87B33" w:rsidR="00AE0959" w:rsidRDefault="00AE0959">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41882826 \h </w:instrText>
      </w:r>
      <w:r>
        <w:rPr>
          <w:noProof/>
        </w:rPr>
      </w:r>
      <w:r>
        <w:rPr>
          <w:noProof/>
        </w:rPr>
        <w:fldChar w:fldCharType="separate"/>
      </w:r>
      <w:r>
        <w:rPr>
          <w:noProof/>
        </w:rPr>
        <w:t>61</w:t>
      </w:r>
      <w:r>
        <w:rPr>
          <w:noProof/>
        </w:rPr>
        <w:fldChar w:fldCharType="end"/>
      </w:r>
    </w:p>
    <w:p w14:paraId="64F92232" w14:textId="40BD86AD" w:rsidR="008A08D5" w:rsidRDefault="008A08D5" w:rsidP="00696D95">
      <w:pPr>
        <w:pStyle w:val="berschrift1"/>
        <w:numPr>
          <w:ilvl w:val="0"/>
          <w:numId w:val="0"/>
        </w:numPr>
      </w:pPr>
      <w:r>
        <w:lastRenderedPageBreak/>
        <w:fldChar w:fldCharType="end"/>
      </w:r>
      <w:bookmarkStart w:id="2" w:name="_Toc141882767"/>
      <w:r w:rsidR="00696D95">
        <w:t>Abbildungsverzeichnis</w:t>
      </w:r>
      <w:bookmarkEnd w:id="2"/>
    </w:p>
    <w:p w14:paraId="1920F431" w14:textId="5F01759B" w:rsidR="00AE0959"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41882828" w:history="1">
        <w:r w:rsidR="00AE0959" w:rsidRPr="00666520">
          <w:rPr>
            <w:rStyle w:val="Hyperlink"/>
            <w:noProof/>
          </w:rPr>
          <w:t>Abb.  1: Ermittlung der GNSS-Position als Schnittpunkt mehrerer Kugeln [5]</w:t>
        </w:r>
        <w:r w:rsidR="00AE0959">
          <w:rPr>
            <w:noProof/>
            <w:webHidden/>
          </w:rPr>
          <w:tab/>
        </w:r>
        <w:r w:rsidR="00AE0959">
          <w:rPr>
            <w:noProof/>
            <w:webHidden/>
          </w:rPr>
          <w:fldChar w:fldCharType="begin"/>
        </w:r>
        <w:r w:rsidR="00AE0959">
          <w:rPr>
            <w:noProof/>
            <w:webHidden/>
          </w:rPr>
          <w:instrText xml:space="preserve"> PAGEREF _Toc141882828 \h </w:instrText>
        </w:r>
        <w:r w:rsidR="00AE0959">
          <w:rPr>
            <w:noProof/>
            <w:webHidden/>
          </w:rPr>
        </w:r>
        <w:r w:rsidR="00AE0959">
          <w:rPr>
            <w:noProof/>
            <w:webHidden/>
          </w:rPr>
          <w:fldChar w:fldCharType="separate"/>
        </w:r>
        <w:r w:rsidR="00AE0959">
          <w:rPr>
            <w:noProof/>
            <w:webHidden/>
          </w:rPr>
          <w:t>12</w:t>
        </w:r>
        <w:r w:rsidR="00AE0959">
          <w:rPr>
            <w:noProof/>
            <w:webHidden/>
          </w:rPr>
          <w:fldChar w:fldCharType="end"/>
        </w:r>
      </w:hyperlink>
    </w:p>
    <w:p w14:paraId="2044BB91" w14:textId="69213E3C"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29" w:history="1">
        <w:r w:rsidR="00AE0959" w:rsidRPr="00666520">
          <w:rPr>
            <w:rStyle w:val="Hyperlink"/>
            <w:noProof/>
          </w:rPr>
          <w:t>Abb.  2: Map-Matching von aufgenommenen GNSS-Punkten auf das Straßennetz [7]</w:t>
        </w:r>
        <w:r w:rsidR="00AE0959">
          <w:rPr>
            <w:noProof/>
            <w:webHidden/>
          </w:rPr>
          <w:tab/>
        </w:r>
        <w:r w:rsidR="00AE0959">
          <w:rPr>
            <w:noProof/>
            <w:webHidden/>
          </w:rPr>
          <w:fldChar w:fldCharType="begin"/>
        </w:r>
        <w:r w:rsidR="00AE0959">
          <w:rPr>
            <w:noProof/>
            <w:webHidden/>
          </w:rPr>
          <w:instrText xml:space="preserve"> PAGEREF _Toc141882829 \h </w:instrText>
        </w:r>
        <w:r w:rsidR="00AE0959">
          <w:rPr>
            <w:noProof/>
            <w:webHidden/>
          </w:rPr>
        </w:r>
        <w:r w:rsidR="00AE0959">
          <w:rPr>
            <w:noProof/>
            <w:webHidden/>
          </w:rPr>
          <w:fldChar w:fldCharType="separate"/>
        </w:r>
        <w:r w:rsidR="00AE0959">
          <w:rPr>
            <w:noProof/>
            <w:webHidden/>
          </w:rPr>
          <w:t>13</w:t>
        </w:r>
        <w:r w:rsidR="00AE0959">
          <w:rPr>
            <w:noProof/>
            <w:webHidden/>
          </w:rPr>
          <w:fldChar w:fldCharType="end"/>
        </w:r>
      </w:hyperlink>
    </w:p>
    <w:p w14:paraId="07DC7342" w14:textId="5BEF99B3"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0" w:history="1">
        <w:r w:rsidR="00AE0959" w:rsidRPr="00666520">
          <w:rPr>
            <w:rStyle w:val="Hyperlink"/>
            <w:noProof/>
          </w:rPr>
          <w:t>Abb.  3: GNSS-Punkte und zugehörige Kandidaten</w:t>
        </w:r>
        <w:r w:rsidR="00AE0959">
          <w:rPr>
            <w:noProof/>
            <w:webHidden/>
          </w:rPr>
          <w:tab/>
        </w:r>
        <w:r w:rsidR="00AE0959">
          <w:rPr>
            <w:noProof/>
            <w:webHidden/>
          </w:rPr>
          <w:fldChar w:fldCharType="begin"/>
        </w:r>
        <w:r w:rsidR="00AE0959">
          <w:rPr>
            <w:noProof/>
            <w:webHidden/>
          </w:rPr>
          <w:instrText xml:space="preserve"> PAGEREF _Toc141882830 \h </w:instrText>
        </w:r>
        <w:r w:rsidR="00AE0959">
          <w:rPr>
            <w:noProof/>
            <w:webHidden/>
          </w:rPr>
        </w:r>
        <w:r w:rsidR="00AE0959">
          <w:rPr>
            <w:noProof/>
            <w:webHidden/>
          </w:rPr>
          <w:fldChar w:fldCharType="separate"/>
        </w:r>
        <w:r w:rsidR="00AE0959">
          <w:rPr>
            <w:noProof/>
            <w:webHidden/>
          </w:rPr>
          <w:t>14</w:t>
        </w:r>
        <w:r w:rsidR="00AE0959">
          <w:rPr>
            <w:noProof/>
            <w:webHidden/>
          </w:rPr>
          <w:fldChar w:fldCharType="end"/>
        </w:r>
      </w:hyperlink>
    </w:p>
    <w:p w14:paraId="2F3E6CB1" w14:textId="4418015D"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1" w:history="1">
        <w:r w:rsidR="00AE0959" w:rsidRPr="00666520">
          <w:rPr>
            <w:rStyle w:val="Hyperlink"/>
            <w:noProof/>
          </w:rPr>
          <w:t>Abb.  4: Mögliche Übergänge und optimaler Pfad [7]</w:t>
        </w:r>
        <w:r w:rsidR="00AE0959">
          <w:rPr>
            <w:noProof/>
            <w:webHidden/>
          </w:rPr>
          <w:tab/>
        </w:r>
        <w:r w:rsidR="00AE0959">
          <w:rPr>
            <w:noProof/>
            <w:webHidden/>
          </w:rPr>
          <w:fldChar w:fldCharType="begin"/>
        </w:r>
        <w:r w:rsidR="00AE0959">
          <w:rPr>
            <w:noProof/>
            <w:webHidden/>
          </w:rPr>
          <w:instrText xml:space="preserve"> PAGEREF _Toc141882831 \h </w:instrText>
        </w:r>
        <w:r w:rsidR="00AE0959">
          <w:rPr>
            <w:noProof/>
            <w:webHidden/>
          </w:rPr>
        </w:r>
        <w:r w:rsidR="00AE0959">
          <w:rPr>
            <w:noProof/>
            <w:webHidden/>
          </w:rPr>
          <w:fldChar w:fldCharType="separate"/>
        </w:r>
        <w:r w:rsidR="00AE0959">
          <w:rPr>
            <w:noProof/>
            <w:webHidden/>
          </w:rPr>
          <w:t>15</w:t>
        </w:r>
        <w:r w:rsidR="00AE0959">
          <w:rPr>
            <w:noProof/>
            <w:webHidden/>
          </w:rPr>
          <w:fldChar w:fldCharType="end"/>
        </w:r>
      </w:hyperlink>
    </w:p>
    <w:p w14:paraId="08DC813F" w14:textId="0A72BF51"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2" w:history="1">
        <w:r w:rsidR="00AE0959" w:rsidRPr="00666520">
          <w:rPr>
            <w:rStyle w:val="Hyperlink"/>
            <w:noProof/>
          </w:rPr>
          <w:t>Abb.  5: Lineare Separierung durch suboptimale und optimale Hyperebene [10, S. 156]</w:t>
        </w:r>
        <w:r w:rsidR="00AE0959">
          <w:rPr>
            <w:noProof/>
            <w:webHidden/>
          </w:rPr>
          <w:tab/>
        </w:r>
        <w:r w:rsidR="00AE0959">
          <w:rPr>
            <w:noProof/>
            <w:webHidden/>
          </w:rPr>
          <w:fldChar w:fldCharType="begin"/>
        </w:r>
        <w:r w:rsidR="00AE0959">
          <w:rPr>
            <w:noProof/>
            <w:webHidden/>
          </w:rPr>
          <w:instrText xml:space="preserve"> PAGEREF _Toc141882832 \h </w:instrText>
        </w:r>
        <w:r w:rsidR="00AE0959">
          <w:rPr>
            <w:noProof/>
            <w:webHidden/>
          </w:rPr>
        </w:r>
        <w:r w:rsidR="00AE0959">
          <w:rPr>
            <w:noProof/>
            <w:webHidden/>
          </w:rPr>
          <w:fldChar w:fldCharType="separate"/>
        </w:r>
        <w:r w:rsidR="00AE0959">
          <w:rPr>
            <w:noProof/>
            <w:webHidden/>
          </w:rPr>
          <w:t>17</w:t>
        </w:r>
        <w:r w:rsidR="00AE0959">
          <w:rPr>
            <w:noProof/>
            <w:webHidden/>
          </w:rPr>
          <w:fldChar w:fldCharType="end"/>
        </w:r>
      </w:hyperlink>
    </w:p>
    <w:p w14:paraId="0E56F12E" w14:textId="39B02B59"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3" w:history="1">
        <w:r w:rsidR="00AE0959" w:rsidRPr="00666520">
          <w:rPr>
            <w:rStyle w:val="Hyperlink"/>
            <w:noProof/>
          </w:rPr>
          <w:t>Abb.  6: Effekt des Regularisierungsparameters C bei Soft-Margin-SVMs [10, S. 157]</w:t>
        </w:r>
        <w:r w:rsidR="00AE0959">
          <w:rPr>
            <w:noProof/>
            <w:webHidden/>
          </w:rPr>
          <w:tab/>
        </w:r>
        <w:r w:rsidR="00AE0959">
          <w:rPr>
            <w:noProof/>
            <w:webHidden/>
          </w:rPr>
          <w:fldChar w:fldCharType="begin"/>
        </w:r>
        <w:r w:rsidR="00AE0959">
          <w:rPr>
            <w:noProof/>
            <w:webHidden/>
          </w:rPr>
          <w:instrText xml:space="preserve"> PAGEREF _Toc141882833 \h </w:instrText>
        </w:r>
        <w:r w:rsidR="00AE0959">
          <w:rPr>
            <w:noProof/>
            <w:webHidden/>
          </w:rPr>
        </w:r>
        <w:r w:rsidR="00AE0959">
          <w:rPr>
            <w:noProof/>
            <w:webHidden/>
          </w:rPr>
          <w:fldChar w:fldCharType="separate"/>
        </w:r>
        <w:r w:rsidR="00AE0959">
          <w:rPr>
            <w:noProof/>
            <w:webHidden/>
          </w:rPr>
          <w:t>18</w:t>
        </w:r>
        <w:r w:rsidR="00AE0959">
          <w:rPr>
            <w:noProof/>
            <w:webHidden/>
          </w:rPr>
          <w:fldChar w:fldCharType="end"/>
        </w:r>
      </w:hyperlink>
    </w:p>
    <w:p w14:paraId="386F3A64" w14:textId="59BAC645"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4" w:history="1">
        <w:r w:rsidR="00AE0959" w:rsidRPr="00666520">
          <w:rPr>
            <w:rStyle w:val="Hyperlink"/>
            <w:noProof/>
          </w:rPr>
          <w:t>Abb.  7: Hinzufügen von Merkmalen, um Datenpunkte separierbar zu machen [10, S. 159]</w:t>
        </w:r>
        <w:r w:rsidR="00AE0959">
          <w:rPr>
            <w:noProof/>
            <w:webHidden/>
          </w:rPr>
          <w:tab/>
        </w:r>
        <w:r w:rsidR="00AE0959">
          <w:rPr>
            <w:noProof/>
            <w:webHidden/>
          </w:rPr>
          <w:fldChar w:fldCharType="begin"/>
        </w:r>
        <w:r w:rsidR="00AE0959">
          <w:rPr>
            <w:noProof/>
            <w:webHidden/>
          </w:rPr>
          <w:instrText xml:space="preserve"> PAGEREF _Toc141882834 \h </w:instrText>
        </w:r>
        <w:r w:rsidR="00AE0959">
          <w:rPr>
            <w:noProof/>
            <w:webHidden/>
          </w:rPr>
        </w:r>
        <w:r w:rsidR="00AE0959">
          <w:rPr>
            <w:noProof/>
            <w:webHidden/>
          </w:rPr>
          <w:fldChar w:fldCharType="separate"/>
        </w:r>
        <w:r w:rsidR="00AE0959">
          <w:rPr>
            <w:noProof/>
            <w:webHidden/>
          </w:rPr>
          <w:t>18</w:t>
        </w:r>
        <w:r w:rsidR="00AE0959">
          <w:rPr>
            <w:noProof/>
            <w:webHidden/>
          </w:rPr>
          <w:fldChar w:fldCharType="end"/>
        </w:r>
      </w:hyperlink>
    </w:p>
    <w:p w14:paraId="1E1FEF83" w14:textId="00F9B76F"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5" w:history="1">
        <w:r w:rsidR="00AE0959" w:rsidRPr="00666520">
          <w:rPr>
            <w:rStyle w:val="Hyperlink"/>
            <w:noProof/>
          </w:rPr>
          <w:t>Abb.  8: Beispiel für einen Entscheidungsbaum [10, S. 178]</w:t>
        </w:r>
        <w:r w:rsidR="00AE0959">
          <w:rPr>
            <w:noProof/>
            <w:webHidden/>
          </w:rPr>
          <w:tab/>
        </w:r>
        <w:r w:rsidR="00AE0959">
          <w:rPr>
            <w:noProof/>
            <w:webHidden/>
          </w:rPr>
          <w:fldChar w:fldCharType="begin"/>
        </w:r>
        <w:r w:rsidR="00AE0959">
          <w:rPr>
            <w:noProof/>
            <w:webHidden/>
          </w:rPr>
          <w:instrText xml:space="preserve"> PAGEREF _Toc141882835 \h </w:instrText>
        </w:r>
        <w:r w:rsidR="00AE0959">
          <w:rPr>
            <w:noProof/>
            <w:webHidden/>
          </w:rPr>
        </w:r>
        <w:r w:rsidR="00AE0959">
          <w:rPr>
            <w:noProof/>
            <w:webHidden/>
          </w:rPr>
          <w:fldChar w:fldCharType="separate"/>
        </w:r>
        <w:r w:rsidR="00AE0959">
          <w:rPr>
            <w:noProof/>
            <w:webHidden/>
          </w:rPr>
          <w:t>19</w:t>
        </w:r>
        <w:r w:rsidR="00AE0959">
          <w:rPr>
            <w:noProof/>
            <w:webHidden/>
          </w:rPr>
          <w:fldChar w:fldCharType="end"/>
        </w:r>
      </w:hyperlink>
    </w:p>
    <w:p w14:paraId="4A343E9E" w14:textId="7CCF3615"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6" w:history="1">
        <w:r w:rsidR="00AE0959" w:rsidRPr="00666520">
          <w:rPr>
            <w:rStyle w:val="Hyperlink"/>
            <w:noProof/>
          </w:rPr>
          <w:t>Abb.  9: Aufbau eines Künstlichen Neuronalen Netzes</w:t>
        </w:r>
        <w:r w:rsidR="00AE0959">
          <w:rPr>
            <w:noProof/>
            <w:webHidden/>
          </w:rPr>
          <w:tab/>
        </w:r>
        <w:r w:rsidR="00AE0959">
          <w:rPr>
            <w:noProof/>
            <w:webHidden/>
          </w:rPr>
          <w:fldChar w:fldCharType="begin"/>
        </w:r>
        <w:r w:rsidR="00AE0959">
          <w:rPr>
            <w:noProof/>
            <w:webHidden/>
          </w:rPr>
          <w:instrText xml:space="preserve"> PAGEREF _Toc141882836 \h </w:instrText>
        </w:r>
        <w:r w:rsidR="00AE0959">
          <w:rPr>
            <w:noProof/>
            <w:webHidden/>
          </w:rPr>
        </w:r>
        <w:r w:rsidR="00AE0959">
          <w:rPr>
            <w:noProof/>
            <w:webHidden/>
          </w:rPr>
          <w:fldChar w:fldCharType="separate"/>
        </w:r>
        <w:r w:rsidR="00AE0959">
          <w:rPr>
            <w:noProof/>
            <w:webHidden/>
          </w:rPr>
          <w:t>21</w:t>
        </w:r>
        <w:r w:rsidR="00AE0959">
          <w:rPr>
            <w:noProof/>
            <w:webHidden/>
          </w:rPr>
          <w:fldChar w:fldCharType="end"/>
        </w:r>
      </w:hyperlink>
    </w:p>
    <w:p w14:paraId="51531EEB" w14:textId="7D5BAA24"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7" w:history="1">
        <w:r w:rsidR="00AE0959" w:rsidRPr="00666520">
          <w:rPr>
            <w:rStyle w:val="Hyperlink"/>
            <w:noProof/>
          </w:rPr>
          <w:t>Abb.  10: Veranschaulichung eines künstlichen Neurons</w:t>
        </w:r>
        <w:r w:rsidR="00AE0959">
          <w:rPr>
            <w:noProof/>
            <w:webHidden/>
          </w:rPr>
          <w:tab/>
        </w:r>
        <w:r w:rsidR="00AE0959">
          <w:rPr>
            <w:noProof/>
            <w:webHidden/>
          </w:rPr>
          <w:fldChar w:fldCharType="begin"/>
        </w:r>
        <w:r w:rsidR="00AE0959">
          <w:rPr>
            <w:noProof/>
            <w:webHidden/>
          </w:rPr>
          <w:instrText xml:space="preserve"> PAGEREF _Toc141882837 \h </w:instrText>
        </w:r>
        <w:r w:rsidR="00AE0959">
          <w:rPr>
            <w:noProof/>
            <w:webHidden/>
          </w:rPr>
        </w:r>
        <w:r w:rsidR="00AE0959">
          <w:rPr>
            <w:noProof/>
            <w:webHidden/>
          </w:rPr>
          <w:fldChar w:fldCharType="separate"/>
        </w:r>
        <w:r w:rsidR="00AE0959">
          <w:rPr>
            <w:noProof/>
            <w:webHidden/>
          </w:rPr>
          <w:t>22</w:t>
        </w:r>
        <w:r w:rsidR="00AE0959">
          <w:rPr>
            <w:noProof/>
            <w:webHidden/>
          </w:rPr>
          <w:fldChar w:fldCharType="end"/>
        </w:r>
      </w:hyperlink>
    </w:p>
    <w:p w14:paraId="7CD6104F" w14:textId="2790EA04"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8" w:history="1">
        <w:r w:rsidR="00AE0959" w:rsidRPr="00666520">
          <w:rPr>
            <w:rStyle w:val="Hyperlink"/>
            <w:noProof/>
          </w:rPr>
          <w:t>Abb.  11: Aktivierungsfunktionen: tanh(z),</w:t>
        </w:r>
        <w:r w:rsidR="00AE0959" w:rsidRPr="00666520">
          <w:rPr>
            <w:rStyle w:val="Hyperlink"/>
            <w:rFonts w:ascii="Cambria Math" w:hAnsi="Cambria Math"/>
            <w:i/>
            <w:noProof/>
          </w:rPr>
          <w:t xml:space="preserve"> </w:t>
        </w:r>
        <m:oMath>
          <m:r>
            <w:rPr>
              <w:rStyle w:val="Hyperlink"/>
              <w:rFonts w:ascii="Cambria Math" w:hAnsi="Cambria Math"/>
              <w:noProof/>
            </w:rPr>
            <m:t>σz</m:t>
          </m:r>
        </m:oMath>
        <w:r w:rsidR="00AE0959" w:rsidRPr="00666520">
          <w:rPr>
            <w:rStyle w:val="Hyperlink"/>
            <w:rFonts w:ascii="Cambria Math" w:hAnsi="Cambria Math"/>
            <w:i/>
            <w:noProof/>
          </w:rPr>
          <w:t xml:space="preserve"> </w:t>
        </w:r>
        <w:r w:rsidR="00AE0959" w:rsidRPr="00666520">
          <w:rPr>
            <w:rStyle w:val="Hyperlink"/>
            <w:rFonts w:ascii="Cambria Math" w:hAnsi="Cambria Math"/>
            <w:iCs/>
            <w:noProof/>
          </w:rPr>
          <w:t xml:space="preserve">und </w:t>
        </w:r>
        <m:oMath>
          <m:r>
            <w:rPr>
              <w:rStyle w:val="Hyperlink"/>
              <w:rFonts w:ascii="Cambria Math" w:hAnsi="Cambria Math"/>
              <w:noProof/>
            </w:rPr>
            <m:t>ReLUz</m:t>
          </m:r>
        </m:oMath>
        <w:r w:rsidR="00AE0959">
          <w:rPr>
            <w:noProof/>
            <w:webHidden/>
          </w:rPr>
          <w:tab/>
        </w:r>
        <w:r w:rsidR="00AE0959">
          <w:rPr>
            <w:noProof/>
            <w:webHidden/>
          </w:rPr>
          <w:fldChar w:fldCharType="begin"/>
        </w:r>
        <w:r w:rsidR="00AE0959">
          <w:rPr>
            <w:noProof/>
            <w:webHidden/>
          </w:rPr>
          <w:instrText xml:space="preserve"> PAGEREF _Toc141882838 \h </w:instrText>
        </w:r>
        <w:r w:rsidR="00AE0959">
          <w:rPr>
            <w:noProof/>
            <w:webHidden/>
          </w:rPr>
        </w:r>
        <w:r w:rsidR="00AE0959">
          <w:rPr>
            <w:noProof/>
            <w:webHidden/>
          </w:rPr>
          <w:fldChar w:fldCharType="separate"/>
        </w:r>
        <w:r w:rsidR="00AE0959">
          <w:rPr>
            <w:noProof/>
            <w:webHidden/>
          </w:rPr>
          <w:t>23</w:t>
        </w:r>
        <w:r w:rsidR="00AE0959">
          <w:rPr>
            <w:noProof/>
            <w:webHidden/>
          </w:rPr>
          <w:fldChar w:fldCharType="end"/>
        </w:r>
      </w:hyperlink>
    </w:p>
    <w:p w14:paraId="3B3C98F7" w14:textId="32C1F37B"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9" w:history="1">
        <w:r w:rsidR="00AE0959" w:rsidRPr="00666520">
          <w:rPr>
            <w:rStyle w:val="Hyperlink"/>
            <w:noProof/>
          </w:rPr>
          <w:t>Abb.  12: Darstellung des Gradientenabstiegs [16]</w:t>
        </w:r>
        <w:r w:rsidR="00AE0959">
          <w:rPr>
            <w:noProof/>
            <w:webHidden/>
          </w:rPr>
          <w:tab/>
        </w:r>
        <w:r w:rsidR="00AE0959">
          <w:rPr>
            <w:noProof/>
            <w:webHidden/>
          </w:rPr>
          <w:fldChar w:fldCharType="begin"/>
        </w:r>
        <w:r w:rsidR="00AE0959">
          <w:rPr>
            <w:noProof/>
            <w:webHidden/>
          </w:rPr>
          <w:instrText xml:space="preserve"> PAGEREF _Toc141882839 \h </w:instrText>
        </w:r>
        <w:r w:rsidR="00AE0959">
          <w:rPr>
            <w:noProof/>
            <w:webHidden/>
          </w:rPr>
        </w:r>
        <w:r w:rsidR="00AE0959">
          <w:rPr>
            <w:noProof/>
            <w:webHidden/>
          </w:rPr>
          <w:fldChar w:fldCharType="separate"/>
        </w:r>
        <w:r w:rsidR="00AE0959">
          <w:rPr>
            <w:noProof/>
            <w:webHidden/>
          </w:rPr>
          <w:t>24</w:t>
        </w:r>
        <w:r w:rsidR="00AE0959">
          <w:rPr>
            <w:noProof/>
            <w:webHidden/>
          </w:rPr>
          <w:fldChar w:fldCharType="end"/>
        </w:r>
      </w:hyperlink>
    </w:p>
    <w:p w14:paraId="1EC515B9" w14:textId="4126BC9F"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0" w:history="1">
        <w:r w:rsidR="00AE0959" w:rsidRPr="00666520">
          <w:rPr>
            <w:rStyle w:val="Hyperlink"/>
            <w:noProof/>
          </w:rPr>
          <w:t>Abb.  13: Gedächtniszelle: statisch und über die Zeit aufgerollt</w:t>
        </w:r>
        <w:r w:rsidR="00AE0959">
          <w:rPr>
            <w:noProof/>
            <w:webHidden/>
          </w:rPr>
          <w:tab/>
        </w:r>
        <w:r w:rsidR="00AE0959">
          <w:rPr>
            <w:noProof/>
            <w:webHidden/>
          </w:rPr>
          <w:fldChar w:fldCharType="begin"/>
        </w:r>
        <w:r w:rsidR="00AE0959">
          <w:rPr>
            <w:noProof/>
            <w:webHidden/>
          </w:rPr>
          <w:instrText xml:space="preserve"> PAGEREF _Toc141882840 \h </w:instrText>
        </w:r>
        <w:r w:rsidR="00AE0959">
          <w:rPr>
            <w:noProof/>
            <w:webHidden/>
          </w:rPr>
        </w:r>
        <w:r w:rsidR="00AE0959">
          <w:rPr>
            <w:noProof/>
            <w:webHidden/>
          </w:rPr>
          <w:fldChar w:fldCharType="separate"/>
        </w:r>
        <w:r w:rsidR="00AE0959">
          <w:rPr>
            <w:noProof/>
            <w:webHidden/>
          </w:rPr>
          <w:t>26</w:t>
        </w:r>
        <w:r w:rsidR="00AE0959">
          <w:rPr>
            <w:noProof/>
            <w:webHidden/>
          </w:rPr>
          <w:fldChar w:fldCharType="end"/>
        </w:r>
      </w:hyperlink>
    </w:p>
    <w:p w14:paraId="09DF1375" w14:textId="23364B78"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1" w:history="1">
        <w:r w:rsidR="00AE0959" w:rsidRPr="00666520">
          <w:rPr>
            <w:rStyle w:val="Hyperlink"/>
            <w:noProof/>
            <w:lang w:val="en-GB"/>
          </w:rPr>
          <w:t>Abb.  14: Sequence-To-Sequence und Sequence-To-Vector RNN</w:t>
        </w:r>
        <w:r w:rsidR="00AE0959">
          <w:rPr>
            <w:noProof/>
            <w:webHidden/>
          </w:rPr>
          <w:tab/>
        </w:r>
        <w:r w:rsidR="00AE0959">
          <w:rPr>
            <w:noProof/>
            <w:webHidden/>
          </w:rPr>
          <w:fldChar w:fldCharType="begin"/>
        </w:r>
        <w:r w:rsidR="00AE0959">
          <w:rPr>
            <w:noProof/>
            <w:webHidden/>
          </w:rPr>
          <w:instrText xml:space="preserve"> PAGEREF _Toc141882841 \h </w:instrText>
        </w:r>
        <w:r w:rsidR="00AE0959">
          <w:rPr>
            <w:noProof/>
            <w:webHidden/>
          </w:rPr>
        </w:r>
        <w:r w:rsidR="00AE0959">
          <w:rPr>
            <w:noProof/>
            <w:webHidden/>
          </w:rPr>
          <w:fldChar w:fldCharType="separate"/>
        </w:r>
        <w:r w:rsidR="00AE0959">
          <w:rPr>
            <w:noProof/>
            <w:webHidden/>
          </w:rPr>
          <w:t>27</w:t>
        </w:r>
        <w:r w:rsidR="00AE0959">
          <w:rPr>
            <w:noProof/>
            <w:webHidden/>
          </w:rPr>
          <w:fldChar w:fldCharType="end"/>
        </w:r>
      </w:hyperlink>
    </w:p>
    <w:p w14:paraId="4DFA1A4A" w14:textId="068A5B7B"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2" w:history="1">
        <w:r w:rsidR="00AE0959" w:rsidRPr="00666520">
          <w:rPr>
            <w:rStyle w:val="Hyperlink"/>
            <w:noProof/>
          </w:rPr>
          <w:t>Abb.  15: Beispiel für eine zweiklassige Konfusionsmatrix; eigene Abbildung</w:t>
        </w:r>
        <w:r w:rsidR="00AE0959">
          <w:rPr>
            <w:noProof/>
            <w:webHidden/>
          </w:rPr>
          <w:tab/>
        </w:r>
        <w:r w:rsidR="00AE0959">
          <w:rPr>
            <w:noProof/>
            <w:webHidden/>
          </w:rPr>
          <w:fldChar w:fldCharType="begin"/>
        </w:r>
        <w:r w:rsidR="00AE0959">
          <w:rPr>
            <w:noProof/>
            <w:webHidden/>
          </w:rPr>
          <w:instrText xml:space="preserve"> PAGEREF _Toc141882842 \h </w:instrText>
        </w:r>
        <w:r w:rsidR="00AE0959">
          <w:rPr>
            <w:noProof/>
            <w:webHidden/>
          </w:rPr>
        </w:r>
        <w:r w:rsidR="00AE0959">
          <w:rPr>
            <w:noProof/>
            <w:webHidden/>
          </w:rPr>
          <w:fldChar w:fldCharType="separate"/>
        </w:r>
        <w:r w:rsidR="00AE0959">
          <w:rPr>
            <w:noProof/>
            <w:webHidden/>
          </w:rPr>
          <w:t>28</w:t>
        </w:r>
        <w:r w:rsidR="00AE0959">
          <w:rPr>
            <w:noProof/>
            <w:webHidden/>
          </w:rPr>
          <w:fldChar w:fldCharType="end"/>
        </w:r>
      </w:hyperlink>
    </w:p>
    <w:p w14:paraId="0ECF57DC" w14:textId="216AF7D0"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3" w:history="1">
        <w:r w:rsidR="00AE0959" w:rsidRPr="00666520">
          <w:rPr>
            <w:rStyle w:val="Hyperlink"/>
            <w:noProof/>
          </w:rPr>
          <w:t>Abb.  16: Screenshot der MotionTrace-App</w:t>
        </w:r>
        <w:r w:rsidR="00AE0959">
          <w:rPr>
            <w:noProof/>
            <w:webHidden/>
          </w:rPr>
          <w:tab/>
        </w:r>
        <w:r w:rsidR="00AE0959">
          <w:rPr>
            <w:noProof/>
            <w:webHidden/>
          </w:rPr>
          <w:fldChar w:fldCharType="begin"/>
        </w:r>
        <w:r w:rsidR="00AE0959">
          <w:rPr>
            <w:noProof/>
            <w:webHidden/>
          </w:rPr>
          <w:instrText xml:space="preserve"> PAGEREF _Toc141882843 \h </w:instrText>
        </w:r>
        <w:r w:rsidR="00AE0959">
          <w:rPr>
            <w:noProof/>
            <w:webHidden/>
          </w:rPr>
        </w:r>
        <w:r w:rsidR="00AE0959">
          <w:rPr>
            <w:noProof/>
            <w:webHidden/>
          </w:rPr>
          <w:fldChar w:fldCharType="separate"/>
        </w:r>
        <w:r w:rsidR="00AE0959">
          <w:rPr>
            <w:noProof/>
            <w:webHidden/>
          </w:rPr>
          <w:t>40</w:t>
        </w:r>
        <w:r w:rsidR="00AE0959">
          <w:rPr>
            <w:noProof/>
            <w:webHidden/>
          </w:rPr>
          <w:fldChar w:fldCharType="end"/>
        </w:r>
      </w:hyperlink>
    </w:p>
    <w:p w14:paraId="436A57A2" w14:textId="1FDBF35A"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4" w:history="1">
        <w:r w:rsidR="00AE0959" w:rsidRPr="00666520">
          <w:rPr>
            <w:rStyle w:val="Hyperlink"/>
            <w:noProof/>
          </w:rPr>
          <w:t>Abb.  17: Umfang der Aufnahmen (in Stunden) nach Verkehrsteilnehmerklasse</w:t>
        </w:r>
        <w:r w:rsidR="00AE0959">
          <w:rPr>
            <w:noProof/>
            <w:webHidden/>
          </w:rPr>
          <w:tab/>
        </w:r>
        <w:r w:rsidR="00AE0959">
          <w:rPr>
            <w:noProof/>
            <w:webHidden/>
          </w:rPr>
          <w:fldChar w:fldCharType="begin"/>
        </w:r>
        <w:r w:rsidR="00AE0959">
          <w:rPr>
            <w:noProof/>
            <w:webHidden/>
          </w:rPr>
          <w:instrText xml:space="preserve"> PAGEREF _Toc141882844 \h </w:instrText>
        </w:r>
        <w:r w:rsidR="00AE0959">
          <w:rPr>
            <w:noProof/>
            <w:webHidden/>
          </w:rPr>
        </w:r>
        <w:r w:rsidR="00AE0959">
          <w:rPr>
            <w:noProof/>
            <w:webHidden/>
          </w:rPr>
          <w:fldChar w:fldCharType="separate"/>
        </w:r>
        <w:r w:rsidR="00AE0959">
          <w:rPr>
            <w:noProof/>
            <w:webHidden/>
          </w:rPr>
          <w:t>41</w:t>
        </w:r>
        <w:r w:rsidR="00AE0959">
          <w:rPr>
            <w:noProof/>
            <w:webHidden/>
          </w:rPr>
          <w:fldChar w:fldCharType="end"/>
        </w:r>
      </w:hyperlink>
    </w:p>
    <w:p w14:paraId="61B0AAFB" w14:textId="03630C67"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5" w:history="1">
        <w:r w:rsidR="00AE0959" w:rsidRPr="00666520">
          <w:rPr>
            <w:rStyle w:val="Hyperlink"/>
            <w:noProof/>
          </w:rPr>
          <w:t>Abb.  18: Visualisierung der gesammelten GNSS-Sequenzen im Raum Sonneberg-Neustadt</w:t>
        </w:r>
        <w:r w:rsidR="00AE0959">
          <w:rPr>
            <w:noProof/>
            <w:webHidden/>
          </w:rPr>
          <w:tab/>
        </w:r>
        <w:r w:rsidR="00AE0959">
          <w:rPr>
            <w:noProof/>
            <w:webHidden/>
          </w:rPr>
          <w:fldChar w:fldCharType="begin"/>
        </w:r>
        <w:r w:rsidR="00AE0959">
          <w:rPr>
            <w:noProof/>
            <w:webHidden/>
          </w:rPr>
          <w:instrText xml:space="preserve"> PAGEREF _Toc141882845 \h </w:instrText>
        </w:r>
        <w:r w:rsidR="00AE0959">
          <w:rPr>
            <w:noProof/>
            <w:webHidden/>
          </w:rPr>
        </w:r>
        <w:r w:rsidR="00AE0959">
          <w:rPr>
            <w:noProof/>
            <w:webHidden/>
          </w:rPr>
          <w:fldChar w:fldCharType="separate"/>
        </w:r>
        <w:r w:rsidR="00AE0959">
          <w:rPr>
            <w:noProof/>
            <w:webHidden/>
          </w:rPr>
          <w:t>42</w:t>
        </w:r>
        <w:r w:rsidR="00AE0959">
          <w:rPr>
            <w:noProof/>
            <w:webHidden/>
          </w:rPr>
          <w:fldChar w:fldCharType="end"/>
        </w:r>
      </w:hyperlink>
    </w:p>
    <w:p w14:paraId="519C43D0" w14:textId="79DFCC78"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6" w:history="1">
        <w:r w:rsidR="00AE0959" w:rsidRPr="00666520">
          <w:rPr>
            <w:rStyle w:val="Hyperlink"/>
            <w:noProof/>
          </w:rPr>
          <w:t>Abb.  19: Primäre Fehlerarten innerhalb der GNSS-Sequenzen</w:t>
        </w:r>
        <w:r w:rsidR="00AE0959">
          <w:rPr>
            <w:noProof/>
            <w:webHidden/>
          </w:rPr>
          <w:tab/>
        </w:r>
        <w:r w:rsidR="00AE0959">
          <w:rPr>
            <w:noProof/>
            <w:webHidden/>
          </w:rPr>
          <w:fldChar w:fldCharType="begin"/>
        </w:r>
        <w:r w:rsidR="00AE0959">
          <w:rPr>
            <w:noProof/>
            <w:webHidden/>
          </w:rPr>
          <w:instrText xml:space="preserve"> PAGEREF _Toc141882846 \h </w:instrText>
        </w:r>
        <w:r w:rsidR="00AE0959">
          <w:rPr>
            <w:noProof/>
            <w:webHidden/>
          </w:rPr>
        </w:r>
        <w:r w:rsidR="00AE0959">
          <w:rPr>
            <w:noProof/>
            <w:webHidden/>
          </w:rPr>
          <w:fldChar w:fldCharType="separate"/>
        </w:r>
        <w:r w:rsidR="00AE0959">
          <w:rPr>
            <w:noProof/>
            <w:webHidden/>
          </w:rPr>
          <w:t>42</w:t>
        </w:r>
        <w:r w:rsidR="00AE0959">
          <w:rPr>
            <w:noProof/>
            <w:webHidden/>
          </w:rPr>
          <w:fldChar w:fldCharType="end"/>
        </w:r>
      </w:hyperlink>
    </w:p>
    <w:p w14:paraId="72E25A3A" w14:textId="23825ADA"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7" w:history="1">
        <w:r w:rsidR="00AE0959" w:rsidRPr="00666520">
          <w:rPr>
            <w:rStyle w:val="Hyperlink"/>
            <w:noProof/>
          </w:rPr>
          <w:t>Abb.  20: Veranschaulichtes Gesamtkonzept der Verkehrsteilnehmerklassifikation</w:t>
        </w:r>
        <w:r w:rsidR="00AE0959">
          <w:rPr>
            <w:noProof/>
            <w:webHidden/>
          </w:rPr>
          <w:tab/>
        </w:r>
        <w:r w:rsidR="00AE0959">
          <w:rPr>
            <w:noProof/>
            <w:webHidden/>
          </w:rPr>
          <w:fldChar w:fldCharType="begin"/>
        </w:r>
        <w:r w:rsidR="00AE0959">
          <w:rPr>
            <w:noProof/>
            <w:webHidden/>
          </w:rPr>
          <w:instrText xml:space="preserve"> PAGEREF _Toc141882847 \h </w:instrText>
        </w:r>
        <w:r w:rsidR="00AE0959">
          <w:rPr>
            <w:noProof/>
            <w:webHidden/>
          </w:rPr>
        </w:r>
        <w:r w:rsidR="00AE0959">
          <w:rPr>
            <w:noProof/>
            <w:webHidden/>
          </w:rPr>
          <w:fldChar w:fldCharType="separate"/>
        </w:r>
        <w:r w:rsidR="00AE0959">
          <w:rPr>
            <w:noProof/>
            <w:webHidden/>
          </w:rPr>
          <w:t>45</w:t>
        </w:r>
        <w:r w:rsidR="00AE0959">
          <w:rPr>
            <w:noProof/>
            <w:webHidden/>
          </w:rPr>
          <w:fldChar w:fldCharType="end"/>
        </w:r>
      </w:hyperlink>
    </w:p>
    <w:p w14:paraId="70AC50D6" w14:textId="21E68197"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8" w:history="1">
        <w:r w:rsidR="00AE0959" w:rsidRPr="00666520">
          <w:rPr>
            <w:rStyle w:val="Hyperlink"/>
            <w:noProof/>
          </w:rPr>
          <w:t>Abb.  21: Klassendiagramm zur MapMatcher-Klasse</w:t>
        </w:r>
        <w:r w:rsidR="00AE0959">
          <w:rPr>
            <w:noProof/>
            <w:webHidden/>
          </w:rPr>
          <w:tab/>
        </w:r>
        <w:r w:rsidR="00AE0959">
          <w:rPr>
            <w:noProof/>
            <w:webHidden/>
          </w:rPr>
          <w:fldChar w:fldCharType="begin"/>
        </w:r>
        <w:r w:rsidR="00AE0959">
          <w:rPr>
            <w:noProof/>
            <w:webHidden/>
          </w:rPr>
          <w:instrText xml:space="preserve"> PAGEREF _Toc141882848 \h </w:instrText>
        </w:r>
        <w:r w:rsidR="00AE0959">
          <w:rPr>
            <w:noProof/>
            <w:webHidden/>
          </w:rPr>
        </w:r>
        <w:r w:rsidR="00AE0959">
          <w:rPr>
            <w:noProof/>
            <w:webHidden/>
          </w:rPr>
          <w:fldChar w:fldCharType="separate"/>
        </w:r>
        <w:r w:rsidR="00AE0959">
          <w:rPr>
            <w:noProof/>
            <w:webHidden/>
          </w:rPr>
          <w:t>52</w:t>
        </w:r>
        <w:r w:rsidR="00AE0959">
          <w:rPr>
            <w:noProof/>
            <w:webHidden/>
          </w:rPr>
          <w:fldChar w:fldCharType="end"/>
        </w:r>
      </w:hyperlink>
    </w:p>
    <w:p w14:paraId="1DA625FE" w14:textId="3B5A2EC1"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9" w:history="1">
        <w:r w:rsidR="00AE0959" w:rsidRPr="00666520">
          <w:rPr>
            <w:rStyle w:val="Hyperlink"/>
            <w:noProof/>
          </w:rPr>
          <w:t>Abb.  22: Basisarchitektur der RNNs für die Verkehrsteilnehmerklassifikation</w:t>
        </w:r>
        <w:r w:rsidR="00AE0959">
          <w:rPr>
            <w:noProof/>
            <w:webHidden/>
          </w:rPr>
          <w:tab/>
        </w:r>
        <w:r w:rsidR="00AE0959">
          <w:rPr>
            <w:noProof/>
            <w:webHidden/>
          </w:rPr>
          <w:fldChar w:fldCharType="begin"/>
        </w:r>
        <w:r w:rsidR="00AE0959">
          <w:rPr>
            <w:noProof/>
            <w:webHidden/>
          </w:rPr>
          <w:instrText xml:space="preserve"> PAGEREF _Toc141882849 \h </w:instrText>
        </w:r>
        <w:r w:rsidR="00AE0959">
          <w:rPr>
            <w:noProof/>
            <w:webHidden/>
          </w:rPr>
        </w:r>
        <w:r w:rsidR="00AE0959">
          <w:rPr>
            <w:noProof/>
            <w:webHidden/>
          </w:rPr>
          <w:fldChar w:fldCharType="separate"/>
        </w:r>
        <w:r w:rsidR="00AE0959">
          <w:rPr>
            <w:noProof/>
            <w:webHidden/>
          </w:rPr>
          <w:t>54</w:t>
        </w:r>
        <w:r w:rsidR="00AE0959">
          <w:rPr>
            <w:noProof/>
            <w:webHidden/>
          </w:rPr>
          <w:fldChar w:fldCharType="end"/>
        </w:r>
      </w:hyperlink>
    </w:p>
    <w:p w14:paraId="4E59C785" w14:textId="0A0C4BAE"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3" w:name="_Toc141882768"/>
      <w:r>
        <w:lastRenderedPageBreak/>
        <w:t>Tabellenverzeichnis</w:t>
      </w:r>
      <w:bookmarkEnd w:id="3"/>
    </w:p>
    <w:p w14:paraId="29520727" w14:textId="34B8A8F6" w:rsidR="00AE0959" w:rsidRDefault="008D131C">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 </w:instrText>
      </w:r>
      <w:r>
        <w:fldChar w:fldCharType="separate"/>
      </w:r>
      <w:hyperlink w:anchor="_Toc141882850" w:history="1">
        <w:r w:rsidR="00AE0959" w:rsidRPr="00F86F41">
          <w:rPr>
            <w:rStyle w:val="Hyperlink"/>
            <w:noProof/>
          </w:rPr>
          <w:t>Tab.  1: Spalten der von MotionTrace erzeugten csv-Dateien (Rohaufnahmen)</w:t>
        </w:r>
        <w:r w:rsidR="00AE0959">
          <w:rPr>
            <w:noProof/>
            <w:webHidden/>
          </w:rPr>
          <w:tab/>
        </w:r>
        <w:r w:rsidR="00AE0959">
          <w:rPr>
            <w:noProof/>
            <w:webHidden/>
          </w:rPr>
          <w:fldChar w:fldCharType="begin"/>
        </w:r>
        <w:r w:rsidR="00AE0959">
          <w:rPr>
            <w:noProof/>
            <w:webHidden/>
          </w:rPr>
          <w:instrText xml:space="preserve"> PAGEREF _Toc141882850 \h </w:instrText>
        </w:r>
        <w:r w:rsidR="00AE0959">
          <w:rPr>
            <w:noProof/>
            <w:webHidden/>
          </w:rPr>
        </w:r>
        <w:r w:rsidR="00AE0959">
          <w:rPr>
            <w:noProof/>
            <w:webHidden/>
          </w:rPr>
          <w:fldChar w:fldCharType="separate"/>
        </w:r>
        <w:r w:rsidR="00AE0959">
          <w:rPr>
            <w:noProof/>
            <w:webHidden/>
          </w:rPr>
          <w:t>40</w:t>
        </w:r>
        <w:r w:rsidR="00AE0959">
          <w:rPr>
            <w:noProof/>
            <w:webHidden/>
          </w:rPr>
          <w:fldChar w:fldCharType="end"/>
        </w:r>
      </w:hyperlink>
    </w:p>
    <w:p w14:paraId="4AE93C69" w14:textId="29CF7F6B"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1" w:history="1">
        <w:r w:rsidR="00AE0959" w:rsidRPr="00F86F41">
          <w:rPr>
            <w:rStyle w:val="Hyperlink"/>
            <w:noProof/>
          </w:rPr>
          <w:t>Tab.  2: Datensätze mit verschiedenen Aufnahmeintervallen und Sequenzlängen</w:t>
        </w:r>
        <w:r w:rsidR="00AE0959">
          <w:rPr>
            <w:noProof/>
            <w:webHidden/>
          </w:rPr>
          <w:tab/>
        </w:r>
        <w:r w:rsidR="00AE0959">
          <w:rPr>
            <w:noProof/>
            <w:webHidden/>
          </w:rPr>
          <w:fldChar w:fldCharType="begin"/>
        </w:r>
        <w:r w:rsidR="00AE0959">
          <w:rPr>
            <w:noProof/>
            <w:webHidden/>
          </w:rPr>
          <w:instrText xml:space="preserve"> PAGEREF _Toc141882851 \h </w:instrText>
        </w:r>
        <w:r w:rsidR="00AE0959">
          <w:rPr>
            <w:noProof/>
            <w:webHidden/>
          </w:rPr>
        </w:r>
        <w:r w:rsidR="00AE0959">
          <w:rPr>
            <w:noProof/>
            <w:webHidden/>
          </w:rPr>
          <w:fldChar w:fldCharType="separate"/>
        </w:r>
        <w:r w:rsidR="00AE0959">
          <w:rPr>
            <w:noProof/>
            <w:webHidden/>
          </w:rPr>
          <w:t>49</w:t>
        </w:r>
        <w:r w:rsidR="00AE0959">
          <w:rPr>
            <w:noProof/>
            <w:webHidden/>
          </w:rPr>
          <w:fldChar w:fldCharType="end"/>
        </w:r>
      </w:hyperlink>
    </w:p>
    <w:p w14:paraId="70BF5F6F" w14:textId="71AEB84A"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2" w:history="1">
        <w:r w:rsidR="00AE0959" w:rsidRPr="00F86F41">
          <w:rPr>
            <w:rStyle w:val="Hyperlink"/>
            <w:noProof/>
          </w:rPr>
          <w:t>Tab.  3: Spalten der Bewegungsmerkmale, um welche die Rohsequenzen erweitert werden</w:t>
        </w:r>
        <w:r w:rsidR="00AE0959">
          <w:rPr>
            <w:noProof/>
            <w:webHidden/>
          </w:rPr>
          <w:tab/>
        </w:r>
        <w:r w:rsidR="00AE0959">
          <w:rPr>
            <w:noProof/>
            <w:webHidden/>
          </w:rPr>
          <w:fldChar w:fldCharType="begin"/>
        </w:r>
        <w:r w:rsidR="00AE0959">
          <w:rPr>
            <w:noProof/>
            <w:webHidden/>
          </w:rPr>
          <w:instrText xml:space="preserve"> PAGEREF _Toc141882852 \h </w:instrText>
        </w:r>
        <w:r w:rsidR="00AE0959">
          <w:rPr>
            <w:noProof/>
            <w:webHidden/>
          </w:rPr>
        </w:r>
        <w:r w:rsidR="00AE0959">
          <w:rPr>
            <w:noProof/>
            <w:webHidden/>
          </w:rPr>
          <w:fldChar w:fldCharType="separate"/>
        </w:r>
        <w:r w:rsidR="00AE0959">
          <w:rPr>
            <w:noProof/>
            <w:webHidden/>
          </w:rPr>
          <w:t>50</w:t>
        </w:r>
        <w:r w:rsidR="00AE0959">
          <w:rPr>
            <w:noProof/>
            <w:webHidden/>
          </w:rPr>
          <w:fldChar w:fldCharType="end"/>
        </w:r>
      </w:hyperlink>
    </w:p>
    <w:p w14:paraId="78BD169D" w14:textId="489F01D7"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3" w:history="1">
        <w:r w:rsidR="00AE0959" w:rsidRPr="00F86F41">
          <w:rPr>
            <w:rStyle w:val="Hyperlink"/>
            <w:noProof/>
          </w:rPr>
          <w:t>Tab.  4: Ergebnisse der Gittersuche für die Drei-Klassen-SVM</w:t>
        </w:r>
        <w:r w:rsidR="00AE0959">
          <w:rPr>
            <w:noProof/>
            <w:webHidden/>
          </w:rPr>
          <w:tab/>
        </w:r>
        <w:r w:rsidR="00AE0959">
          <w:rPr>
            <w:noProof/>
            <w:webHidden/>
          </w:rPr>
          <w:fldChar w:fldCharType="begin"/>
        </w:r>
        <w:r w:rsidR="00AE0959">
          <w:rPr>
            <w:noProof/>
            <w:webHidden/>
          </w:rPr>
          <w:instrText xml:space="preserve"> PAGEREF _Toc141882853 \h </w:instrText>
        </w:r>
        <w:r w:rsidR="00AE0959">
          <w:rPr>
            <w:noProof/>
            <w:webHidden/>
          </w:rPr>
        </w:r>
        <w:r w:rsidR="00AE0959">
          <w:rPr>
            <w:noProof/>
            <w:webHidden/>
          </w:rPr>
          <w:fldChar w:fldCharType="separate"/>
        </w:r>
        <w:r w:rsidR="00AE0959">
          <w:rPr>
            <w:noProof/>
            <w:webHidden/>
          </w:rPr>
          <w:t>51</w:t>
        </w:r>
        <w:r w:rsidR="00AE0959">
          <w:rPr>
            <w:noProof/>
            <w:webHidden/>
          </w:rPr>
          <w:fldChar w:fldCharType="end"/>
        </w:r>
      </w:hyperlink>
    </w:p>
    <w:p w14:paraId="09197774" w14:textId="53451D4C"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4" w:history="1">
        <w:r w:rsidR="00AE0959" w:rsidRPr="00F86F41">
          <w:rPr>
            <w:rStyle w:val="Hyperlink"/>
            <w:noProof/>
          </w:rPr>
          <w:t>Tab.  5: Ergebnisse der Gittersuche für den Drei-Klassen-Random-Forest</w:t>
        </w:r>
        <w:r w:rsidR="00AE0959">
          <w:rPr>
            <w:noProof/>
            <w:webHidden/>
          </w:rPr>
          <w:tab/>
        </w:r>
        <w:r w:rsidR="00AE0959">
          <w:rPr>
            <w:noProof/>
            <w:webHidden/>
          </w:rPr>
          <w:fldChar w:fldCharType="begin"/>
        </w:r>
        <w:r w:rsidR="00AE0959">
          <w:rPr>
            <w:noProof/>
            <w:webHidden/>
          </w:rPr>
          <w:instrText xml:space="preserve"> PAGEREF _Toc141882854 \h </w:instrText>
        </w:r>
        <w:r w:rsidR="00AE0959">
          <w:rPr>
            <w:noProof/>
            <w:webHidden/>
          </w:rPr>
        </w:r>
        <w:r w:rsidR="00AE0959">
          <w:rPr>
            <w:noProof/>
            <w:webHidden/>
          </w:rPr>
          <w:fldChar w:fldCharType="separate"/>
        </w:r>
        <w:r w:rsidR="00AE0959">
          <w:rPr>
            <w:noProof/>
            <w:webHidden/>
          </w:rPr>
          <w:t>51</w:t>
        </w:r>
        <w:r w:rsidR="00AE0959">
          <w:rPr>
            <w:noProof/>
            <w:webHidden/>
          </w:rPr>
          <w:fldChar w:fldCharType="end"/>
        </w:r>
      </w:hyperlink>
    </w:p>
    <w:p w14:paraId="31085EB4" w14:textId="3E8F8B27"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5" w:history="1">
        <w:r w:rsidR="00AE0959" w:rsidRPr="00F86F41">
          <w:rPr>
            <w:rStyle w:val="Hyperlink"/>
            <w:noProof/>
          </w:rPr>
          <w:t>Tab.  6: Ergebnisse der Gittersuche für die Vier-Klassen-SVM</w:t>
        </w:r>
        <w:r w:rsidR="00AE0959">
          <w:rPr>
            <w:noProof/>
            <w:webHidden/>
          </w:rPr>
          <w:tab/>
        </w:r>
        <w:r w:rsidR="00AE0959">
          <w:rPr>
            <w:noProof/>
            <w:webHidden/>
          </w:rPr>
          <w:fldChar w:fldCharType="begin"/>
        </w:r>
        <w:r w:rsidR="00AE0959">
          <w:rPr>
            <w:noProof/>
            <w:webHidden/>
          </w:rPr>
          <w:instrText xml:space="preserve"> PAGEREF _Toc141882855 \h </w:instrText>
        </w:r>
        <w:r w:rsidR="00AE0959">
          <w:rPr>
            <w:noProof/>
            <w:webHidden/>
          </w:rPr>
        </w:r>
        <w:r w:rsidR="00AE0959">
          <w:rPr>
            <w:noProof/>
            <w:webHidden/>
          </w:rPr>
          <w:fldChar w:fldCharType="separate"/>
        </w:r>
        <w:r w:rsidR="00AE0959">
          <w:rPr>
            <w:noProof/>
            <w:webHidden/>
          </w:rPr>
          <w:t>53</w:t>
        </w:r>
        <w:r w:rsidR="00AE0959">
          <w:rPr>
            <w:noProof/>
            <w:webHidden/>
          </w:rPr>
          <w:fldChar w:fldCharType="end"/>
        </w:r>
      </w:hyperlink>
    </w:p>
    <w:p w14:paraId="2925F6C2" w14:textId="05CEC751"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6" w:history="1">
        <w:r w:rsidR="00AE0959" w:rsidRPr="00F86F41">
          <w:rPr>
            <w:rStyle w:val="Hyperlink"/>
            <w:noProof/>
          </w:rPr>
          <w:t>Tab.  7: Ergebnisse der Gittersuche für den Vier-Klassen-Random-Forest</w:t>
        </w:r>
        <w:r w:rsidR="00AE0959">
          <w:rPr>
            <w:noProof/>
            <w:webHidden/>
          </w:rPr>
          <w:tab/>
        </w:r>
        <w:r w:rsidR="00AE0959">
          <w:rPr>
            <w:noProof/>
            <w:webHidden/>
          </w:rPr>
          <w:fldChar w:fldCharType="begin"/>
        </w:r>
        <w:r w:rsidR="00AE0959">
          <w:rPr>
            <w:noProof/>
            <w:webHidden/>
          </w:rPr>
          <w:instrText xml:space="preserve"> PAGEREF _Toc141882856 \h </w:instrText>
        </w:r>
        <w:r w:rsidR="00AE0959">
          <w:rPr>
            <w:noProof/>
            <w:webHidden/>
          </w:rPr>
        </w:r>
        <w:r w:rsidR="00AE0959">
          <w:rPr>
            <w:noProof/>
            <w:webHidden/>
          </w:rPr>
          <w:fldChar w:fldCharType="separate"/>
        </w:r>
        <w:r w:rsidR="00AE0959">
          <w:rPr>
            <w:noProof/>
            <w:webHidden/>
          </w:rPr>
          <w:t>53</w:t>
        </w:r>
        <w:r w:rsidR="00AE0959">
          <w:rPr>
            <w:noProof/>
            <w:webHidden/>
          </w:rPr>
          <w:fldChar w:fldCharType="end"/>
        </w:r>
      </w:hyperlink>
    </w:p>
    <w:p w14:paraId="30784260" w14:textId="0F42A2DB"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7" w:history="1">
        <w:r w:rsidR="00AE0959" w:rsidRPr="00F86F41">
          <w:rPr>
            <w:rStyle w:val="Hyperlink"/>
            <w:noProof/>
          </w:rPr>
          <w:t>Tab.  8: Ergebnisse der Gittersuche für das Rekurrente Neuronale Netzwerk</w:t>
        </w:r>
        <w:r w:rsidR="00AE0959">
          <w:rPr>
            <w:noProof/>
            <w:webHidden/>
          </w:rPr>
          <w:tab/>
        </w:r>
        <w:r w:rsidR="00AE0959">
          <w:rPr>
            <w:noProof/>
            <w:webHidden/>
          </w:rPr>
          <w:fldChar w:fldCharType="begin"/>
        </w:r>
        <w:r w:rsidR="00AE0959">
          <w:rPr>
            <w:noProof/>
            <w:webHidden/>
          </w:rPr>
          <w:instrText xml:space="preserve"> PAGEREF _Toc141882857 \h </w:instrText>
        </w:r>
        <w:r w:rsidR="00AE0959">
          <w:rPr>
            <w:noProof/>
            <w:webHidden/>
          </w:rPr>
        </w:r>
        <w:r w:rsidR="00AE0959">
          <w:rPr>
            <w:noProof/>
            <w:webHidden/>
          </w:rPr>
          <w:fldChar w:fldCharType="separate"/>
        </w:r>
        <w:r w:rsidR="00AE0959">
          <w:rPr>
            <w:noProof/>
            <w:webHidden/>
          </w:rPr>
          <w:t>55</w:t>
        </w:r>
        <w:r w:rsidR="00AE0959">
          <w:rPr>
            <w:noProof/>
            <w:webHidden/>
          </w:rPr>
          <w:fldChar w:fldCharType="end"/>
        </w:r>
      </w:hyperlink>
    </w:p>
    <w:p w14:paraId="546F74BE" w14:textId="109724CF" w:rsidR="008D131C" w:rsidRPr="008D131C" w:rsidRDefault="008D131C" w:rsidP="008D131C">
      <w:r>
        <w:fldChar w:fldCharType="end"/>
      </w:r>
    </w:p>
    <w:p w14:paraId="0FE6423F" w14:textId="0EC2472E" w:rsidR="00696D95" w:rsidRDefault="00826918" w:rsidP="00696D95">
      <w:pPr>
        <w:pStyle w:val="berschrift1"/>
        <w:numPr>
          <w:ilvl w:val="0"/>
          <w:numId w:val="0"/>
        </w:numPr>
      </w:pPr>
      <w:bookmarkStart w:id="4" w:name="_Toc141882769"/>
      <w:r>
        <w:lastRenderedPageBreak/>
        <w:t>C</w:t>
      </w:r>
      <w:r w:rsidR="00696D95">
        <w:t>odeverzeichnis</w:t>
      </w:r>
      <w:bookmarkEnd w:id="4"/>
    </w:p>
    <w:p w14:paraId="557D7CB4" w14:textId="6652A132"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 </w:instrText>
      </w:r>
      <w:r>
        <w:fldChar w:fldCharType="separate"/>
      </w:r>
      <w:hyperlink w:anchor="_Toc141882827" w:history="1">
        <w:r w:rsidRPr="00B52F64">
          <w:rPr>
            <w:rStyle w:val="Hyperlink"/>
            <w:noProof/>
          </w:rPr>
          <w:t>Code  1: Stratifizierte Aufteilung der Sequenzen in Trainings- und Testdaten</w:t>
        </w:r>
        <w:r>
          <w:rPr>
            <w:noProof/>
            <w:webHidden/>
          </w:rPr>
          <w:tab/>
        </w:r>
        <w:r>
          <w:rPr>
            <w:noProof/>
            <w:webHidden/>
          </w:rPr>
          <w:fldChar w:fldCharType="begin"/>
        </w:r>
        <w:r>
          <w:rPr>
            <w:noProof/>
            <w:webHidden/>
          </w:rPr>
          <w:instrText xml:space="preserve"> PAGEREF _Toc141882827 \h </w:instrText>
        </w:r>
        <w:r>
          <w:rPr>
            <w:noProof/>
            <w:webHidden/>
          </w:rPr>
        </w:r>
        <w:r>
          <w:rPr>
            <w:noProof/>
            <w:webHidden/>
          </w:rPr>
          <w:fldChar w:fldCharType="separate"/>
        </w:r>
        <w:r>
          <w:rPr>
            <w:noProof/>
            <w:webHidden/>
          </w:rPr>
          <w:t>48</w:t>
        </w:r>
        <w:r>
          <w:rPr>
            <w:noProof/>
            <w:webHidden/>
          </w:rPr>
          <w:fldChar w:fldCharType="end"/>
        </w:r>
      </w:hyperlink>
    </w:p>
    <w:p w14:paraId="047A0B21" w14:textId="4A25DBC8" w:rsidR="00AE0959" w:rsidRPr="00AE0959" w:rsidRDefault="00AE0959" w:rsidP="00AE0959">
      <w:r>
        <w:fldChar w:fldCharType="end"/>
      </w:r>
    </w:p>
    <w:p w14:paraId="11E2B68D" w14:textId="77777777" w:rsidR="00696D95" w:rsidRDefault="00696D95" w:rsidP="00696D95">
      <w:pPr>
        <w:pStyle w:val="berschrift1"/>
        <w:numPr>
          <w:ilvl w:val="0"/>
          <w:numId w:val="0"/>
        </w:numPr>
      </w:pPr>
      <w:bookmarkStart w:id="5" w:name="_Toc141882770"/>
      <w:r>
        <w:lastRenderedPageBreak/>
        <w:t>Abkürzungsverzeichnis</w:t>
      </w:r>
      <w:bookmarkEnd w:id="5"/>
    </w:p>
    <w:p w14:paraId="6C87EFDA" w14:textId="17A97ED9" w:rsidR="008E49AD" w:rsidRDefault="008E49AD" w:rsidP="00632428">
      <w:pPr>
        <w:tabs>
          <w:tab w:val="left" w:pos="2127"/>
        </w:tabs>
      </w:pPr>
      <w:r>
        <w:t>4G</w:t>
      </w:r>
      <w:r>
        <w:tab/>
        <w:t>Vierte Generation des Mobilfunks</w:t>
      </w:r>
    </w:p>
    <w:p w14:paraId="4C3D02E1" w14:textId="5BB0F4BC" w:rsidR="00364D8C" w:rsidRDefault="008E49AD" w:rsidP="00632428">
      <w:pPr>
        <w:tabs>
          <w:tab w:val="left" w:pos="2127"/>
        </w:tabs>
      </w:pPr>
      <w:r>
        <w:t>5G</w:t>
      </w:r>
      <w:r>
        <w:tab/>
        <w:t>Fünfte Generation des Mobilfunks</w:t>
      </w:r>
    </w:p>
    <w:p w14:paraId="51D4A17E" w14:textId="6E513511" w:rsidR="00B91010" w:rsidRDefault="00B91010" w:rsidP="00632428">
      <w:pPr>
        <w:tabs>
          <w:tab w:val="left" w:pos="2127"/>
        </w:tabs>
      </w:pPr>
      <w:r>
        <w:t>API</w:t>
      </w:r>
      <w:r>
        <w:tab/>
        <w:t>Application Programming Interface</w:t>
      </w:r>
    </w:p>
    <w:p w14:paraId="26C603A0" w14:textId="0CDC7F1A" w:rsidR="00C5063F" w:rsidRDefault="00C5063F" w:rsidP="00632428">
      <w:pPr>
        <w:tabs>
          <w:tab w:val="left" w:pos="2127"/>
        </w:tabs>
      </w:pPr>
      <w:r>
        <w:t>CPU</w:t>
      </w:r>
      <w:r>
        <w:tab/>
        <w:t>Central Processing Unit</w:t>
      </w:r>
    </w:p>
    <w:p w14:paraId="4BACFEDF" w14:textId="56DE2CEF" w:rsidR="002B4972" w:rsidRPr="00375724" w:rsidRDefault="002B4972" w:rsidP="00632428">
      <w:pPr>
        <w:tabs>
          <w:tab w:val="left" w:pos="2127"/>
        </w:tabs>
      </w:pPr>
      <w:r w:rsidRPr="00375724">
        <w:t>DQLN</w:t>
      </w:r>
      <w:r w:rsidRPr="00375724">
        <w:tab/>
        <w:t>Deep-Q-Learning-Netz</w:t>
      </w:r>
    </w:p>
    <w:p w14:paraId="40B53A57" w14:textId="2F2825CE" w:rsidR="002B4972" w:rsidRDefault="002B4972" w:rsidP="00632428">
      <w:pPr>
        <w:tabs>
          <w:tab w:val="left" w:pos="2127"/>
        </w:tabs>
      </w:pPr>
      <w:r w:rsidRPr="001106F6">
        <w:t>FFN</w:t>
      </w:r>
      <w:r w:rsidRPr="001106F6">
        <w:tab/>
        <w:t>Feed-Forward-Netz</w:t>
      </w:r>
    </w:p>
    <w:p w14:paraId="54390606" w14:textId="2A2234B5" w:rsidR="00C5063F" w:rsidRPr="00C5063F" w:rsidRDefault="00C5063F" w:rsidP="00632428">
      <w:pPr>
        <w:tabs>
          <w:tab w:val="left" w:pos="2127"/>
        </w:tabs>
        <w:rPr>
          <w:lang w:val="en-GB"/>
        </w:rPr>
      </w:pPr>
      <w:r w:rsidRPr="00C5063F">
        <w:rPr>
          <w:lang w:val="en-GB"/>
        </w:rPr>
        <w:t>GIS</w:t>
      </w:r>
      <w:r>
        <w:rPr>
          <w:lang w:val="en-GB"/>
        </w:rPr>
        <w:tab/>
        <w:t>Geographisches Informationssystem</w:t>
      </w:r>
    </w:p>
    <w:p w14:paraId="1F733A0D" w14:textId="0AB52C13" w:rsidR="008E49AD" w:rsidRPr="00C5063F" w:rsidRDefault="008E49AD" w:rsidP="00632428">
      <w:pPr>
        <w:tabs>
          <w:tab w:val="left" w:pos="2127"/>
        </w:tabs>
        <w:jc w:val="left"/>
        <w:rPr>
          <w:lang w:val="en-GB"/>
        </w:rPr>
      </w:pPr>
      <w:r w:rsidRPr="00C5063F">
        <w:rPr>
          <w:lang w:val="en-GB"/>
        </w:rPr>
        <w:t>GNSS</w:t>
      </w:r>
      <w:r w:rsidRPr="00C5063F">
        <w:rPr>
          <w:lang w:val="en-GB"/>
        </w:rPr>
        <w:tab/>
      </w:r>
      <w:r w:rsidR="00B91010" w:rsidRPr="00C5063F">
        <w:rPr>
          <w:lang w:val="en-GB"/>
        </w:rPr>
        <w:t>G</w:t>
      </w:r>
      <w:r w:rsidRPr="00C5063F">
        <w:rPr>
          <w:lang w:val="en-GB"/>
        </w:rPr>
        <w:t xml:space="preserve">lobal </w:t>
      </w:r>
      <w:r w:rsidR="00B91010" w:rsidRPr="00C5063F">
        <w:rPr>
          <w:lang w:val="en-GB"/>
        </w:rPr>
        <w:t>N</w:t>
      </w:r>
      <w:r w:rsidRPr="00C5063F">
        <w:rPr>
          <w:lang w:val="en-GB"/>
        </w:rPr>
        <w:t xml:space="preserve">avigation </w:t>
      </w:r>
      <w:r w:rsidR="00B91010" w:rsidRPr="00C5063F">
        <w:rPr>
          <w:lang w:val="en-GB"/>
        </w:rPr>
        <w:t>S</w:t>
      </w:r>
      <w:r w:rsidRPr="00C5063F">
        <w:rPr>
          <w:lang w:val="en-GB"/>
        </w:rPr>
        <w:t xml:space="preserve">atellite </w:t>
      </w:r>
      <w:r w:rsidR="00B91010" w:rsidRPr="00C5063F">
        <w:rPr>
          <w:lang w:val="en-GB"/>
        </w:rPr>
        <w:t>S</w:t>
      </w:r>
      <w:r w:rsidRPr="00C5063F">
        <w:rPr>
          <w:lang w:val="en-GB"/>
        </w:rPr>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r w:rsidRPr="008201D2">
        <w:t>SVM</w:t>
      </w:r>
      <w:r w:rsidRPr="008201D2">
        <w:tab/>
        <w:t>Support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6" w:name="_Toc141882771"/>
      <w:r>
        <w:lastRenderedPageBreak/>
        <w:t>Einleitung</w:t>
      </w:r>
      <w:bookmarkEnd w:id="6"/>
    </w:p>
    <w:p w14:paraId="393B043B" w14:textId="356F416E" w:rsidR="00801569" w:rsidRDefault="00C04DDC" w:rsidP="0078062F">
      <w:pPr>
        <w:pStyle w:val="berschrift2"/>
      </w:pPr>
      <w:bookmarkStart w:id="7" w:name="_Toc141882772"/>
      <w:r>
        <w:t xml:space="preserve">Einleitung </w:t>
      </w:r>
      <w:r w:rsidR="003038A5" w:rsidRPr="00AB0677">
        <w:t>und Projekthintergrund</w:t>
      </w:r>
      <w:bookmarkEnd w:id="7"/>
    </w:p>
    <w:p w14:paraId="6F39556F" w14:textId="6C0FE799"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CA0B4B">
            <w:t>[1]</w:t>
          </w:r>
          <w:r w:rsidR="005750D5">
            <w:fldChar w:fldCharType="end"/>
          </w:r>
        </w:sdtContent>
      </w:sdt>
      <w:r w:rsidR="0078062F">
        <w:t>.</w:t>
      </w:r>
      <w:r w:rsidR="002564BA">
        <w:t xml:space="preserve"> </w:t>
      </w:r>
    </w:p>
    <w:p w14:paraId="0C349663" w14:textId="6F4B1ADC"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CA0B4B">
            <w:t>[2]</w:t>
          </w:r>
          <w:r w:rsidR="006C5BE0">
            <w:fldChar w:fldCharType="end"/>
          </w:r>
        </w:sdtContent>
      </w:sdt>
      <w:r w:rsidR="00684848">
        <w:t>.</w:t>
      </w:r>
    </w:p>
    <w:p w14:paraId="1287F93E" w14:textId="71D43BC6" w:rsidR="00801569" w:rsidRDefault="009010EB" w:rsidP="00651BCB">
      <w:pPr>
        <w:pStyle w:val="berschrift2"/>
      </w:pPr>
      <w:r>
        <w:t xml:space="preserve"> </w:t>
      </w:r>
      <w:bookmarkStart w:id="8" w:name="_Toc141882773"/>
      <w:r w:rsidR="00900171">
        <w:t>Motivation und Zielsetzung</w:t>
      </w:r>
      <w:bookmarkEnd w:id="8"/>
    </w:p>
    <w:p w14:paraId="6C8E495D" w14:textId="2FF68D8C"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AC052B">
        <w:t>vor allem</w:t>
      </w:r>
      <w:r w:rsidR="00D67986">
        <w:t xml:space="preserv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wNFQxNDoxNTo1Mi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CA0B4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6F94072B"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9" w:name="_Toc141882774"/>
      <w:r w:rsidRPr="00AB0677">
        <w:lastRenderedPageBreak/>
        <w:t>Aufbau der Arbeit</w:t>
      </w:r>
      <w:bookmarkEnd w:id="9"/>
    </w:p>
    <w:p w14:paraId="07FEAB56" w14:textId="52E6502E" w:rsidR="00F907E5" w:rsidRPr="004470D5" w:rsidRDefault="00D66912" w:rsidP="00D66912">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w:t>
      </w:r>
      <w:r w:rsidR="00D3571E">
        <w:t>Realisierung und Implementierung</w:t>
      </w:r>
      <w:r w:rsidR="004470D5">
        <w:t xml:space="preserve">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0" w:name="_Toc141882775"/>
      <w:r>
        <w:lastRenderedPageBreak/>
        <w:t>Theoretischer Hintergrund</w:t>
      </w:r>
      <w:bookmarkEnd w:id="10"/>
    </w:p>
    <w:p w14:paraId="0E5E1EAF" w14:textId="77777777" w:rsidR="00C057EC" w:rsidRDefault="00C057EC" w:rsidP="00C057EC">
      <w:pPr>
        <w:pStyle w:val="berschrift2"/>
      </w:pPr>
      <w:bookmarkStart w:id="11" w:name="_Toc141882776"/>
      <w:r>
        <w:t>Global Navigation Satellite System</w:t>
      </w:r>
      <w:bookmarkEnd w:id="11"/>
      <w:r>
        <w:t xml:space="preserve"> </w:t>
      </w:r>
    </w:p>
    <w:p w14:paraId="37DA0B3E" w14:textId="3F645A1B"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CA0B4B">
            <w:t>[4, S. 2]</w:t>
          </w:r>
          <w:r w:rsidR="00684848">
            <w:fldChar w:fldCharType="end"/>
          </w:r>
        </w:sdtContent>
      </w:sdt>
      <w:r w:rsidR="008470FB">
        <w:t>.</w:t>
      </w:r>
      <w:r w:rsidR="0036097D">
        <w:t xml:space="preserve"> </w:t>
      </w:r>
    </w:p>
    <w:p w14:paraId="33966FFA" w14:textId="224DFC7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CA0B4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CA0B4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61659B4B" w:rsidR="00796B9D" w:rsidRPr="00796B9D" w:rsidRDefault="00796B9D" w:rsidP="00CF030C">
      <w:pPr>
        <w:pStyle w:val="Beschriftung"/>
        <w:jc w:val="center"/>
      </w:pPr>
      <w:bookmarkStart w:id="12" w:name="_Toc141882828"/>
      <w:r w:rsidRPr="00796B9D">
        <w:t xml:space="preserve">Abb.  </w:t>
      </w:r>
      <w:r w:rsidR="00000000">
        <w:fldChar w:fldCharType="begin"/>
      </w:r>
      <w:r w:rsidR="00000000">
        <w:instrText xml:space="preserve"> SEQ Abb._ \* ARABIC </w:instrText>
      </w:r>
      <w:r w:rsidR="00000000">
        <w:fldChar w:fldCharType="separate"/>
      </w:r>
      <w:r w:rsidR="00D34A56">
        <w:rPr>
          <w:noProof/>
        </w:rPr>
        <w:t>1</w:t>
      </w:r>
      <w:r w:rsidR="00000000">
        <w:rPr>
          <w:noProof/>
        </w:rPr>
        <w:fldChar w:fldCharType="end"/>
      </w:r>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A0VDE0OjE1OjUy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08262A">
            <w:t>[5]</w:t>
          </w:r>
          <w:r>
            <w:fldChar w:fldCharType="end"/>
          </w:r>
        </w:sdtContent>
      </w:sdt>
      <w:bookmarkEnd w:id="12"/>
    </w:p>
    <w:p w14:paraId="3DA03AEE" w14:textId="77777777" w:rsidR="00796B9D" w:rsidRDefault="00796B9D" w:rsidP="00C057EC"/>
    <w:p w14:paraId="2EA4D407" w14:textId="66DEA0D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CA0B4B">
            <w:t>[6]</w:t>
          </w:r>
          <w:r w:rsidR="00480C37">
            <w:fldChar w:fldCharType="end"/>
          </w:r>
        </w:sdtContent>
      </w:sdt>
      <w:r w:rsidR="00C57B40">
        <w:t>.</w:t>
      </w:r>
    </w:p>
    <w:p w14:paraId="29321058" w14:textId="1CF9DD22" w:rsidR="00210C2F" w:rsidRPr="00210C2F" w:rsidRDefault="00C057EC" w:rsidP="00B84FFB">
      <w:pPr>
        <w:pStyle w:val="berschrift2"/>
      </w:pPr>
      <w:bookmarkStart w:id="13" w:name="_Toc141882777"/>
      <w:r>
        <w:t>Map-Matching</w:t>
      </w:r>
      <w:bookmarkEnd w:id="13"/>
    </w:p>
    <w:p w14:paraId="67B2D622" w14:textId="1B8B5631"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w:t>
      </w:r>
      <w:r w:rsidR="00164D06">
        <w:t xml:space="preserve">Abtastfehler, </w:t>
      </w:r>
      <w:r w:rsidR="00B553C9">
        <w:t>also de</w:t>
      </w:r>
      <w:r w:rsidR="001C5A67">
        <w:t>n</w:t>
      </w:r>
      <w:r w:rsidR="00B553C9">
        <w:t xml:space="preserve"> Verlust von Information zwischen zwei aufgenommenen </w:t>
      </w:r>
      <w:r w:rsidR="00926C4B" w:rsidRPr="009D50AB">
        <w:rPr>
          <w:color w:val="70AD47" w:themeColor="accent6"/>
        </w:rPr>
        <w:t>GNSS-Punkten</w:t>
      </w:r>
      <w:r w:rsidR="00164D06">
        <w:rPr>
          <w:color w:val="70AD47" w:themeColor="accent6"/>
        </w:rPr>
        <w:t xml:space="preserve">, </w:t>
      </w:r>
      <w:r w:rsidR="00164D06">
        <w:t>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A0VDE0OjE1OjU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CA0B4B">
            <w:t>[7]</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6160778B">
            <wp:extent cx="3971925" cy="2456185"/>
            <wp:effectExtent l="0" t="0" r="0" b="762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3971925" cy="2456185"/>
                    </a:xfrm>
                    <a:prstGeom prst="rect">
                      <a:avLst/>
                    </a:prstGeom>
                  </pic:spPr>
                </pic:pic>
              </a:graphicData>
            </a:graphic>
          </wp:inline>
        </w:drawing>
      </w:r>
    </w:p>
    <w:p w14:paraId="1EAC567A" w14:textId="54FBA1C2" w:rsidR="006062C0" w:rsidRDefault="006062C0" w:rsidP="00CF030C">
      <w:pPr>
        <w:pStyle w:val="Beschriftung"/>
        <w:jc w:val="center"/>
      </w:pPr>
      <w:bookmarkStart w:id="14" w:name="_Toc141882829"/>
      <w:r>
        <w:t xml:space="preserve">Abb.  </w:t>
      </w:r>
      <w:r w:rsidR="00000000">
        <w:fldChar w:fldCharType="begin"/>
      </w:r>
      <w:r w:rsidR="00000000">
        <w:instrText xml:space="preserve"> SEQ Abb._ \* ARABIC </w:instrText>
      </w:r>
      <w:r w:rsidR="00000000">
        <w:fldChar w:fldCharType="separate"/>
      </w:r>
      <w:r w:rsidR="00D34A56">
        <w:rPr>
          <w:noProof/>
        </w:rPr>
        <w:t>2</w:t>
      </w:r>
      <w:r w:rsidR="00000000">
        <w:rPr>
          <w:noProof/>
        </w:rPr>
        <w:fldChar w:fldCharType="end"/>
      </w:r>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A0VDE0OjE1OjUy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08262A">
            <w:t>[7]</w:t>
          </w:r>
          <w:r>
            <w:fldChar w:fldCharType="end"/>
          </w:r>
        </w:sdtContent>
      </w:sdt>
      <w:bookmarkEnd w:id="14"/>
    </w:p>
    <w:p w14:paraId="508C4D9B" w14:textId="5F70E59F"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A0VDE0OjE1OjU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CA0B4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1CCF813D" w:rsidR="006E78A5" w:rsidRDefault="008119A8" w:rsidP="00CF030C">
      <w:pPr>
        <w:pStyle w:val="Beschriftung"/>
        <w:jc w:val="center"/>
      </w:pPr>
      <w:bookmarkStart w:id="15" w:name="_Toc141882830"/>
      <w:r>
        <w:t xml:space="preserve">Abb.  </w:t>
      </w:r>
      <w:r w:rsidR="00000000">
        <w:fldChar w:fldCharType="begin"/>
      </w:r>
      <w:r w:rsidR="00000000">
        <w:instrText xml:space="preserve"> SEQ Abb._ \* ARABIC </w:instrText>
      </w:r>
      <w:r w:rsidR="00000000">
        <w:fldChar w:fldCharType="separate"/>
      </w:r>
      <w:r w:rsidR="00D34A56">
        <w:rPr>
          <w:noProof/>
        </w:rPr>
        <w:t>3</w:t>
      </w:r>
      <w:r w:rsidR="00000000">
        <w:rPr>
          <w:noProof/>
        </w:rPr>
        <w:fldChar w:fldCharType="end"/>
      </w:r>
      <w:r>
        <w:t>: GNSS-Punkte und zugehörige Kandidaten</w:t>
      </w:r>
      <w:bookmarkEnd w:id="15"/>
    </w:p>
    <w:p w14:paraId="74A8DB0B" w14:textId="77777777" w:rsidR="008119A8" w:rsidRDefault="008119A8" w:rsidP="008119A8"/>
    <w:p w14:paraId="4E0AE37A" w14:textId="4D379799"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A0VDE0OjE1OjU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CA0B4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1B746753" w:rsidR="00D96721" w:rsidRDefault="00D96721" w:rsidP="00D96721">
      <w:pPr>
        <w:pStyle w:val="Beschriftung"/>
        <w:jc w:val="center"/>
      </w:pPr>
      <w:bookmarkStart w:id="16" w:name="_Toc141882831"/>
      <w:r>
        <w:t xml:space="preserve">Abb.  </w:t>
      </w:r>
      <w:r w:rsidR="00000000">
        <w:fldChar w:fldCharType="begin"/>
      </w:r>
      <w:r w:rsidR="00000000">
        <w:instrText xml:space="preserve"> SEQ Abb._ \* ARABIC </w:instrText>
      </w:r>
      <w:r w:rsidR="00000000">
        <w:fldChar w:fldCharType="separate"/>
      </w:r>
      <w:r w:rsidR="00D34A56">
        <w:rPr>
          <w:noProof/>
        </w:rPr>
        <w:t>4</w:t>
      </w:r>
      <w:r w:rsidR="00000000">
        <w:rPr>
          <w:noProof/>
        </w:rPr>
        <w:fldChar w:fldCharType="end"/>
      </w:r>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A0VDE0OjE1OjUy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rsidR="0008262A">
            <w:t>[7]</w:t>
          </w:r>
          <w:r>
            <w:fldChar w:fldCharType="end"/>
          </w:r>
        </w:sdtContent>
      </w:sdt>
      <w:bookmarkEnd w:id="16"/>
    </w:p>
    <w:p w14:paraId="038AA834" w14:textId="77777777" w:rsidR="00F26DEA" w:rsidRDefault="00F26DEA" w:rsidP="008119A8"/>
    <w:p w14:paraId="4EA98F4E" w14:textId="5707F117"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wNFQxNDoxNTo1Mi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CA0B4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A0VDE0OjE1OjU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CA0B4B">
            <w:t>[7]</w:t>
          </w:r>
          <w:r w:rsidR="00BA3A1C">
            <w:fldChar w:fldCharType="end"/>
          </w:r>
        </w:sdtContent>
      </w:sdt>
      <w:r w:rsidR="00B25605">
        <w:t>.</w:t>
      </w:r>
    </w:p>
    <w:p w14:paraId="6DF906A6" w14:textId="147DE752"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wNFQxNDoxNTo1Mi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7" w:name="_Toc141882778"/>
      <w:r>
        <w:t>Maschinelles Lernen</w:t>
      </w:r>
      <w:r w:rsidR="00441254">
        <w:t xml:space="preserve"> und Klassifikation</w:t>
      </w:r>
      <w:bookmarkEnd w:id="17"/>
    </w:p>
    <w:p w14:paraId="47D94C01" w14:textId="390C0465"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A0VDE0OjE1OjU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CA0B4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w:t>
      </w:r>
      <w:r>
        <w:lastRenderedPageBreak/>
        <w:t xml:space="preserve">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DRUMTQ6MTU6NT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CA0B4B">
            <w:t>[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A64566">
        <w:t xml:space="preserve"> mehr oder weniger</w:t>
      </w:r>
      <w:r w:rsidR="00D24E2C">
        <w:t>)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A64566">
        <w:t>e</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A0VDE0OjE1OjUy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CA0B4B">
            <w:t>[10, S. 21ff.]</w:t>
          </w:r>
          <w:r w:rsidR="00090B15">
            <w:fldChar w:fldCharType="end"/>
          </w:r>
        </w:sdtContent>
      </w:sdt>
      <w:r w:rsidR="00090B15">
        <w:t>.</w:t>
      </w:r>
      <w:r w:rsidR="00720A41">
        <w:t xml:space="preserve"> </w:t>
      </w:r>
    </w:p>
    <w:p w14:paraId="5659B5F1" w14:textId="3E235127"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DRUMTQ6MTU6NT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CA0B4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CA0B4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269E2FF9"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DRUMTQ6MTU6NTI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CA0B4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18" w:name="_Toc141882779"/>
      <w:r>
        <w:lastRenderedPageBreak/>
        <w:t xml:space="preserve">Eingesetzte </w:t>
      </w:r>
      <w:r w:rsidR="00441254">
        <w:t>Klassifikationsverfahren</w:t>
      </w:r>
      <w:bookmarkEnd w:id="18"/>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19" w:name="_Toc141882780"/>
      <w:r>
        <w:t>Support Vector Machine</w:t>
      </w:r>
      <w:bookmarkEnd w:id="19"/>
    </w:p>
    <w:p w14:paraId="023D4D43" w14:textId="650CD950"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wNFQxNDoxNTo1Mi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CA0B4B">
            <w:t>[12]</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0F31D0CD" w:rsidR="00B6031F" w:rsidRDefault="009F0580" w:rsidP="009F0580">
      <w:pPr>
        <w:pStyle w:val="Beschriftung"/>
        <w:jc w:val="center"/>
      </w:pPr>
      <w:bookmarkStart w:id="20" w:name="_Toc141882832"/>
      <w:r>
        <w:t xml:space="preserve">Abb.  </w:t>
      </w:r>
      <w:r w:rsidR="00000000">
        <w:fldChar w:fldCharType="begin"/>
      </w:r>
      <w:r w:rsidR="00000000">
        <w:instrText xml:space="preserve"> SEQ Abb._ \* ARABIC </w:instrText>
      </w:r>
      <w:r w:rsidR="00000000">
        <w:fldChar w:fldCharType="separate"/>
      </w:r>
      <w:r w:rsidR="00D34A56">
        <w:rPr>
          <w:noProof/>
        </w:rPr>
        <w:t>5</w:t>
      </w:r>
      <w:r w:rsidR="00000000">
        <w:rPr>
          <w:noProof/>
        </w:rPr>
        <w:fldChar w:fldCharType="end"/>
      </w:r>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0"/>
    </w:p>
    <w:p w14:paraId="6539F010" w14:textId="77777777" w:rsidR="009F0580" w:rsidRDefault="009F0580" w:rsidP="009F0580"/>
    <w:p w14:paraId="147AA7FC" w14:textId="28485268"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wNFQxNDoxNTo1Mi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CA0B4B">
            <w:t>[12]</w:t>
          </w:r>
          <w:r w:rsidR="002677E9">
            <w:fldChar w:fldCharType="end"/>
          </w:r>
        </w:sdtContent>
      </w:sdt>
      <w:r w:rsidR="002677E9">
        <w:t>.</w:t>
      </w:r>
    </w:p>
    <w:p w14:paraId="6B4B1CDC" w14:textId="3679C1ED"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CA0B4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4295A7B8" w:rsidR="00520A4B" w:rsidRDefault="00520A4B" w:rsidP="00520A4B">
      <w:pPr>
        <w:pStyle w:val="Beschriftung"/>
        <w:jc w:val="center"/>
      </w:pPr>
      <w:bookmarkStart w:id="21" w:name="_Toc141882833"/>
      <w:r>
        <w:t xml:space="preserve">Abb.  </w:t>
      </w:r>
      <w:r w:rsidR="00000000">
        <w:fldChar w:fldCharType="begin"/>
      </w:r>
      <w:r w:rsidR="00000000">
        <w:instrText xml:space="preserve"> SEQ Abb._ \* ARABIC </w:instrText>
      </w:r>
      <w:r w:rsidR="00000000">
        <w:fldChar w:fldCharType="separate"/>
      </w:r>
      <w:r w:rsidR="00D34A56">
        <w:rPr>
          <w:noProof/>
        </w:rPr>
        <w:t>6</w:t>
      </w:r>
      <w:r w:rsidR="00000000">
        <w:rPr>
          <w:noProof/>
        </w:rPr>
        <w:fldChar w:fldCharType="end"/>
      </w:r>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rsidR="0008262A">
            <w:t>[10, S. 157]</w:t>
          </w:r>
          <w:r>
            <w:fldChar w:fldCharType="end"/>
          </w:r>
        </w:sdtContent>
      </w:sdt>
      <w:bookmarkEnd w:id="21"/>
    </w:p>
    <w:p w14:paraId="6C4EA676" w14:textId="77777777" w:rsidR="00520A4B" w:rsidRDefault="00520A4B" w:rsidP="00520A4B"/>
    <w:p w14:paraId="16AA359B" w14:textId="725343A1"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A0VDE0OjE1OjUy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CA0B4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680040E6" w:rsidR="00520A4B" w:rsidRDefault="00C16593" w:rsidP="00C16593">
      <w:pPr>
        <w:pStyle w:val="Beschriftung"/>
        <w:jc w:val="center"/>
      </w:pPr>
      <w:bookmarkStart w:id="22" w:name="_Toc141882834"/>
      <w:r>
        <w:t xml:space="preserve">Abb.  </w:t>
      </w:r>
      <w:r w:rsidR="00000000">
        <w:fldChar w:fldCharType="begin"/>
      </w:r>
      <w:r w:rsidR="00000000">
        <w:instrText xml:space="preserve"> SEQ Abb._ \* ARABIC </w:instrText>
      </w:r>
      <w:r w:rsidR="00000000">
        <w:fldChar w:fldCharType="separate"/>
      </w:r>
      <w:r w:rsidR="00D34A56">
        <w:rPr>
          <w:noProof/>
        </w:rPr>
        <w:t>7</w:t>
      </w:r>
      <w:r w:rsidR="00000000">
        <w:rPr>
          <w:noProof/>
        </w:rPr>
        <w:fldChar w:fldCharType="end"/>
      </w:r>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rsidR="0008262A">
            <w:t>[10, S. 159]</w:t>
          </w:r>
          <w:r>
            <w:fldChar w:fldCharType="end"/>
          </w:r>
        </w:sdtContent>
      </w:sdt>
      <w:bookmarkEnd w:id="22"/>
    </w:p>
    <w:p w14:paraId="221524BF" w14:textId="77777777" w:rsidR="007C3181" w:rsidRDefault="007C3181" w:rsidP="007C3181"/>
    <w:p w14:paraId="510C7915" w14:textId="027FCED0"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15284B">
        <w:rPr>
          <w:i/>
          <w:iCs/>
          <w:color w:val="70AD47" w:themeColor="accent6"/>
        </w:rPr>
        <w:t>Gaussche RBF-Kernel</w:t>
      </w:r>
      <w:r w:rsidR="009778DB" w:rsidRPr="009778DB">
        <w:t>,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CA0B4B">
            <w:t>[10, S. 160ff.]</w:t>
          </w:r>
          <w:r w:rsidR="00062EBF">
            <w:fldChar w:fldCharType="end"/>
          </w:r>
        </w:sdtContent>
      </w:sdt>
      <w:r w:rsidR="009778DB" w:rsidRPr="009778DB">
        <w:t>.</w:t>
      </w:r>
      <w:r w:rsidR="00CE33AB">
        <w:t xml:space="preserve"> Auch </w:t>
      </w:r>
      <m:oMath>
        <m: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CA0B4B">
            <w:t>[10, S. 162]</w:t>
          </w:r>
          <w:r w:rsidR="00CD6604">
            <w:fldChar w:fldCharType="end"/>
          </w:r>
        </w:sdtContent>
      </w:sdt>
      <w:r w:rsidR="00CE33AB">
        <w:t>.</w:t>
      </w:r>
    </w:p>
    <w:p w14:paraId="7C62DB55" w14:textId="7E1EEE7C" w:rsidR="007B71BC" w:rsidRDefault="006A3E79" w:rsidP="007B71BC">
      <w:pPr>
        <w:pStyle w:val="berschrift3"/>
      </w:pPr>
      <w:bookmarkStart w:id="23" w:name="_Toc141882781"/>
      <w:r>
        <w:t>Decision-Tree</w:t>
      </w:r>
      <w:r w:rsidR="00D14F26" w:rsidRPr="003C6DEB">
        <w:t xml:space="preserve"> und Random Forest</w:t>
      </w:r>
      <w:bookmarkEnd w:id="23"/>
    </w:p>
    <w:p w14:paraId="1E65891C" w14:textId="43FCE088"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CA0B4B">
            <w:t>[1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30D58CC3" w:rsidR="00822681" w:rsidRDefault="00D1594F" w:rsidP="00D1594F">
      <w:pPr>
        <w:pStyle w:val="Beschriftung"/>
        <w:jc w:val="center"/>
      </w:pPr>
      <w:bookmarkStart w:id="24" w:name="_Toc141882835"/>
      <w:r>
        <w:t xml:space="preserve">Abb.  </w:t>
      </w:r>
      <w:r w:rsidR="00000000">
        <w:fldChar w:fldCharType="begin"/>
      </w:r>
      <w:r w:rsidR="00000000">
        <w:instrText xml:space="preserve"> SEQ Abb._ \* ARABIC </w:instrText>
      </w:r>
      <w:r w:rsidR="00000000">
        <w:fldChar w:fldCharType="separate"/>
      </w:r>
      <w:r w:rsidR="00D34A56">
        <w:rPr>
          <w:noProof/>
        </w:rPr>
        <w:t>8</w:t>
      </w:r>
      <w:r w:rsidR="00000000">
        <w:rPr>
          <w:noProof/>
        </w:rPr>
        <w:fldChar w:fldCharType="end"/>
      </w:r>
      <w:r>
        <w:t xml:space="preserve">: Beispiel für einen Entscheidungsbaum </w:t>
      </w:r>
      <w:sdt>
        <w:sdtPr>
          <w:alias w:val="To edit, see citavi.com/edit"/>
          <w:tag w:val="CitaviPlaceholder#057681f9-b2a0-458a-86ab-f3799122865f"/>
          <w:id w:val="799430188"/>
          <w:placeholder>
            <w:docPart w:val="DefaultPlaceholder_-1854013440"/>
          </w:placeholder>
        </w:sdtPr>
        <w:sdtContent>
          <w:r>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rsidR="00CA0B4B">
            <w:t>[10, S. 178]</w:t>
          </w:r>
          <w:r>
            <w:fldChar w:fldCharType="end"/>
          </w:r>
        </w:sdtContent>
      </w:sdt>
      <w:bookmarkEnd w:id="24"/>
    </w:p>
    <w:p w14:paraId="6F046DC3" w14:textId="77777777" w:rsidR="00FA531E" w:rsidRDefault="00FA531E" w:rsidP="00FA531E"/>
    <w:p w14:paraId="721C95DB" w14:textId="15542921"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w:t>
      </w:r>
      <w:r>
        <w:lastRenderedPageBreak/>
        <w:t xml:space="preserve">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Tiefe </w:t>
      </w:r>
      <m:oMath>
        <m:r>
          <w:rPr>
            <w:rFonts w:ascii="Cambria Math" w:hAnsi="Cambria Math"/>
          </w:rPr>
          <m:t>max_depth</m:t>
        </m:r>
      </m:oMath>
      <w:r>
        <w:rPr>
          <w:i/>
          <w:iCs/>
        </w:rPr>
        <w:t xml:space="preserve"> </w:t>
      </w:r>
      <w:r>
        <w:t xml:space="preserve">oder eine andere Abbruchbedingung basierend auf weiteren Hyperparametern erreicht wurde. Zu diesen Hyperparametern gehören bspw. </w:t>
      </w:r>
      <w:r w:rsidR="00F9414B">
        <w:t xml:space="preserve">die minimale Anzahl an Datenpunkten, die ein Knoten enthalten muss, um weiter aufgeteilt werden zu dürfen, oder die minimale Menge an Datenpunkten, die ein Blatt mindestens enthalten muss.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Nutzung der </w:t>
      </w:r>
      <w:r w:rsidR="0068462D" w:rsidRPr="0015284B">
        <w:rPr>
          <w:i/>
          <w:iCs/>
          <w:color w:val="70AD47" w:themeColor="accent6"/>
        </w:rPr>
        <w:t>Entropie</w:t>
      </w:r>
      <w:r w:rsidR="0068462D">
        <w:t xml:space="preserve"> </w:t>
      </w:r>
      <w:sdt>
        <w:sdtPr>
          <w:alias w:val="To edit, see citavi.com/edit"/>
          <w:tag w:val="CitaviPlaceholder#afd524d6-cb3b-4985-bde0-ea0bcdbff39d"/>
          <w:id w:val="1917970123"/>
          <w:placeholder>
            <w:docPart w:val="DefaultPlaceholder_-1854013440"/>
          </w:placeholder>
        </w:sdtPr>
        <w:sdtContent>
          <w:r w:rsidR="0068462D">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fldChar w:fldCharType="separate"/>
          </w:r>
          <w:r w:rsidR="00CA0B4B">
            <w:t>[10, S. 181ff.]</w:t>
          </w:r>
          <w:r w:rsidR="0068462D">
            <w:fldChar w:fldCharType="end"/>
          </w:r>
        </w:sdtContent>
      </w:sdt>
      <w:r w:rsidR="0068462D">
        <w:t xml:space="preserve">. </w:t>
      </w:r>
    </w:p>
    <w:p w14:paraId="694D0EB1" w14:textId="459740EF" w:rsidR="00D91BA2" w:rsidRDefault="00293388" w:rsidP="00573EF4">
      <w:r>
        <w:t>Decision-Trees bilden die Basis für ein weiteres Klassifikationsverfahren: den Random-Forests. Bei einem Random-Forest handelt es sich um ein</w:t>
      </w:r>
      <w:r w:rsidR="00D91BA2">
        <w:t xml:space="preserve"> </w:t>
      </w:r>
      <w:r w:rsidR="00D91BA2" w:rsidRPr="00A5600B">
        <w:rPr>
          <w:i/>
          <w:iCs/>
          <w:color w:val="70AD47" w:themeColor="accent6"/>
        </w:rPr>
        <w:t>Ensemble</w:t>
      </w:r>
      <w:r w:rsidR="00D91BA2" w:rsidRPr="00A5600B">
        <w:rPr>
          <w:color w:val="70AD47" w:themeColor="accent6"/>
        </w:rPr>
        <w:t xml:space="preserve"> </w:t>
      </w:r>
      <w:r w:rsidR="00D91BA2">
        <w:t xml:space="preserve">an Decision-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CA0B4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 die Größe des Trainingsdatensatzes für einen einzelnen Baum</w:t>
      </w:r>
      <w:r w:rsidR="00F9060F">
        <w:t xml:space="preserve"> und </w:t>
      </w:r>
      <w:r w:rsidR="00573EF4">
        <w:t xml:space="preserve">die Anzahl der zufällig auszuwählenden Merkmale, die für das </w:t>
      </w:r>
      <w:r w:rsidR="00F9060F">
        <w:t>Aufteilen einzelner Knoten in Betracht gezogen werden sollen</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CA0B4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25" w:name="_Toc141882782"/>
      <w:r>
        <w:t xml:space="preserve">Sequenzielle </w:t>
      </w:r>
      <w:r w:rsidR="00441254">
        <w:t xml:space="preserve">Klassifikation mit </w:t>
      </w:r>
      <w:r w:rsidR="00C057EC">
        <w:t>Künstlichen N</w:t>
      </w:r>
      <w:r w:rsidR="00441254">
        <w:t>euronalen Netzen</w:t>
      </w:r>
      <w:bookmarkEnd w:id="25"/>
    </w:p>
    <w:p w14:paraId="3604230C" w14:textId="7E84247D"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CA0B4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Rekurrenten</w:t>
      </w:r>
      <w:r w:rsidR="0045731B" w:rsidRPr="00217148">
        <w:t xml:space="preserve"> </w:t>
      </w:r>
      <w:r w:rsidR="00217148" w:rsidRPr="00217148">
        <w:t xml:space="preserve">Neuronalen </w:t>
      </w:r>
      <w:r w:rsidR="00217148" w:rsidRPr="00217148">
        <w:lastRenderedPageBreak/>
        <w:t>Netzen</w:t>
      </w:r>
      <w:r w:rsidR="00217148">
        <w:t xml:space="preserve"> (RNNs)</w:t>
      </w:r>
      <w:r w:rsidR="00217148" w:rsidRPr="00217148">
        <w:t xml:space="preserve"> </w:t>
      </w:r>
      <w:r w:rsidR="0045731B" w:rsidRPr="00217148">
        <w:t>erweitert werden können, um</w:t>
      </w:r>
      <w:r w:rsidR="00217148" w:rsidRPr="00217148">
        <w:t xml:space="preserve"> bspw. mit Hilfe von Gedächtniszellen</w:t>
      </w:r>
      <w:r w:rsidR="0045731B" w:rsidRPr="00217148">
        <w:t xml:space="preserve"> </w:t>
      </w:r>
      <w:r w:rsidR="00217148" w:rsidRPr="00217148">
        <w:t>sequenzielle</w:t>
      </w:r>
      <w:r w:rsidR="0045731B" w:rsidRPr="00217148">
        <w:t xml:space="preserve"> Daten zu verarbeiten. </w:t>
      </w:r>
    </w:p>
    <w:p w14:paraId="7C3035C4" w14:textId="33BCDB98" w:rsidR="007B71BC" w:rsidRDefault="00F8752C" w:rsidP="00C057EC">
      <w:pPr>
        <w:pStyle w:val="berschrift3"/>
      </w:pPr>
      <w:bookmarkStart w:id="26" w:name="_Toc141882783"/>
      <w:r>
        <w:t xml:space="preserve">Aufbau </w:t>
      </w:r>
      <w:r w:rsidR="00A84C04">
        <w:t>eines künstlichen Neuronalen Netzes</w:t>
      </w:r>
      <w:bookmarkEnd w:id="26"/>
    </w:p>
    <w:p w14:paraId="645FFD45" w14:textId="68EDB7EE"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CA0B4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43551F6D" w:rsidR="006815C8" w:rsidRDefault="00AB1EB5" w:rsidP="00F8752C">
      <w:pPr>
        <w:pStyle w:val="Beschriftung"/>
        <w:jc w:val="center"/>
      </w:pPr>
      <w:bookmarkStart w:id="27" w:name="_Toc141882836"/>
      <w:r>
        <w:t xml:space="preserve">Abb.  </w:t>
      </w:r>
      <w:r w:rsidR="00000000">
        <w:fldChar w:fldCharType="begin"/>
      </w:r>
      <w:r w:rsidR="00000000">
        <w:instrText xml:space="preserve"> SEQ Abb._ \* ARABIC </w:instrText>
      </w:r>
      <w:r w:rsidR="00000000">
        <w:fldChar w:fldCharType="separate"/>
      </w:r>
      <w:r w:rsidR="00D34A56">
        <w:rPr>
          <w:noProof/>
        </w:rPr>
        <w:t>9</w:t>
      </w:r>
      <w:r w:rsidR="00000000">
        <w:rPr>
          <w:noProof/>
        </w:rPr>
        <w:fldChar w:fldCharType="end"/>
      </w:r>
      <w:r>
        <w:t>: Aufbau eines Künstlichen Neuronalen Netzes</w:t>
      </w:r>
      <w:bookmarkEnd w:id="27"/>
    </w:p>
    <w:p w14:paraId="316F7E04" w14:textId="77777777" w:rsidR="00923988" w:rsidRDefault="00923988" w:rsidP="00923988"/>
    <w:p w14:paraId="223800B4" w14:textId="29C2B4C3"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Ausgabeschicht (engl. </w:t>
      </w:r>
      <w:r w:rsidR="00A1756D">
        <w:rPr>
          <w:i/>
          <w:iCs/>
        </w:rPr>
        <w:t>Output</w:t>
      </w:r>
      <w:r w:rsidR="00A1756D" w:rsidRPr="006A0306">
        <w:rPr>
          <w:i/>
          <w:iCs/>
        </w:rPr>
        <w:t>-Layer</w:t>
      </w:r>
      <w:r w:rsidR="00A1756D">
        <w:t xml:space="preserve">). Sie besteht aus den Ausgabeneuronen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FdIn1dfSwiVGFnIjoiQ2l0YXZpUGxhY2Vob2xkZXIjYTQ1YTc5YjktOWI5Zi00NDFmLWIxZDctZDRlMGRjNGQ3ZGNmIiwiVGV4dCI6IlsxNSwgUy4gMTFdIiwiV0FJVmVyc2lvbiI6IjYuMTQuMC4wIn0=}</w:instrText>
          </w:r>
          <w:r>
            <w:fldChar w:fldCharType="separate"/>
          </w:r>
          <w:r w:rsidR="00CA0B4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CA0B4B">
            <w:t>[10, S. 295f.]</w:t>
          </w:r>
          <w:r>
            <w:fldChar w:fldCharType="end"/>
          </w:r>
        </w:sdtContent>
      </w:sdt>
      <w:r w:rsidR="00B3060B">
        <w:t>.</w:t>
      </w:r>
    </w:p>
    <w:p w14:paraId="1038F53D" w14:textId="603E2E48"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 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JdIn1dfSwiVGFnIjoiQ2l0YXZpUGxhY2Vob2xkZXIjZTk1ZWE2NGMtOTA5NS00YjhiLTlhYmMtNzZkNGM5NmU1MDQ1IiwiVGV4dCI6IlsxNSwgUy4gMTJdIiwiV0FJVmVyc2lvbiI6IjYuMTQuMC4wIn0=}</w:instrText>
          </w:r>
          <w:r w:rsidR="0083610B">
            <w:fldChar w:fldCharType="separate"/>
          </w:r>
          <w:r w:rsidR="00CA0B4B">
            <w:t>[15, S. 12]</w:t>
          </w:r>
          <w:r w:rsidR="0083610B">
            <w:fldChar w:fldCharType="end"/>
          </w:r>
        </w:sdtContent>
      </w:sdt>
      <w:r w:rsidR="00A37F56">
        <w:t xml:space="preserve">. Sie sind Hyperparameter, welche die </w:t>
      </w:r>
      <w:r w:rsidR="0001079C">
        <w:lastRenderedPageBreak/>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zddIn1dfSwiVGFnIjoiQ2l0YXZpUGxhY2Vob2xkZXIjMGMxZTE0ZmUtYmY0Ny00ZTA3LTk1MmQtZTQ0ZGQxNDVhNjEzIiwiVGV4dCI6IlsxNSwgUy4gMzddIiwiV0FJVmVyc2lvbiI6IjYuMTQuMC4wIn0=}</w:instrText>
          </w:r>
          <w:r w:rsidR="0083610B">
            <w:fldChar w:fldCharType="separate"/>
          </w:r>
          <w:r w:rsidR="00CA0B4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CA0B4B">
            <w:t>[10, S. 326f.]</w:t>
          </w:r>
          <w:r w:rsidR="00AC1804">
            <w:fldChar w:fldCharType="end"/>
          </w:r>
        </w:sdtContent>
      </w:sdt>
      <w:r w:rsidR="00AA528A">
        <w:t>.</w:t>
      </w:r>
    </w:p>
    <w:p w14:paraId="7E800B1E" w14:textId="1AD94C40" w:rsidR="00F8752C" w:rsidRDefault="00F46215" w:rsidP="00A84C04">
      <w:pPr>
        <w:pStyle w:val="berschrift3"/>
      </w:pPr>
      <w:bookmarkStart w:id="28" w:name="_Toc141882784"/>
      <w:r>
        <w:t>Künstliche Neuronen und Aktivierungsfunktionen</w:t>
      </w:r>
      <w:bookmarkEnd w:id="28"/>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iniert:</w:t>
      </w:r>
    </w:p>
    <w:p w14:paraId="57A58D99" w14:textId="74B5304B" w:rsidR="00901636" w:rsidRPr="00901636" w:rsidRDefault="00000000"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1E36DDAC"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CA0B4B">
            <w:t>[14]</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654AEEB0">
            <wp:extent cx="3400425" cy="1448969"/>
            <wp:effectExtent l="0" t="0" r="0" b="0"/>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17497" cy="1456244"/>
                    </a:xfrm>
                    <a:prstGeom prst="rect">
                      <a:avLst/>
                    </a:prstGeom>
                    <a:noFill/>
                  </pic:spPr>
                </pic:pic>
              </a:graphicData>
            </a:graphic>
          </wp:inline>
        </w:drawing>
      </w:r>
    </w:p>
    <w:p w14:paraId="69FF59D9" w14:textId="300B11AB" w:rsidR="00054947" w:rsidRDefault="00322851" w:rsidP="00322851">
      <w:pPr>
        <w:pStyle w:val="Beschriftung"/>
        <w:jc w:val="center"/>
      </w:pPr>
      <w:bookmarkStart w:id="29" w:name="_Toc141882837"/>
      <w:r>
        <w:t xml:space="preserve">Abb.  </w:t>
      </w:r>
      <w:r w:rsidR="00000000">
        <w:fldChar w:fldCharType="begin"/>
      </w:r>
      <w:r w:rsidR="00000000">
        <w:instrText xml:space="preserve"> SEQ Abb._ \* ARABIC </w:instrText>
      </w:r>
      <w:r w:rsidR="00000000">
        <w:fldChar w:fldCharType="separate"/>
      </w:r>
      <w:r w:rsidR="00D34A56">
        <w:rPr>
          <w:noProof/>
        </w:rPr>
        <w:t>10</w:t>
      </w:r>
      <w:r w:rsidR="00000000">
        <w:rPr>
          <w:noProof/>
        </w:rPr>
        <w:fldChar w:fldCharType="end"/>
      </w:r>
      <w:r>
        <w:t xml:space="preserve">: Veranschaulichung eines </w:t>
      </w:r>
      <w:r w:rsidR="006F3DA3">
        <w:t>k</w:t>
      </w:r>
      <w:r>
        <w:t>ünstlichen Neurons</w:t>
      </w:r>
      <w:bookmarkEnd w:id="29"/>
    </w:p>
    <w:p w14:paraId="51F926BD" w14:textId="77777777" w:rsidR="00847150" w:rsidRDefault="00847150" w:rsidP="008E44B4"/>
    <w:p w14:paraId="54E2EA56" w14:textId="743683D3"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lastRenderedPageBreak/>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CA0B4B">
            <w:t>[10, S. 293f.]</w:t>
          </w:r>
          <w:r w:rsidR="0010266B">
            <w:fldChar w:fldCharType="end"/>
          </w:r>
        </w:sdtContent>
      </w:sdt>
      <w:r w:rsidR="00A07655">
        <w:t>.</w:t>
      </w:r>
    </w:p>
    <w:p w14:paraId="1566A2ED" w14:textId="41C89F99" w:rsidR="0010266B"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A71737">
        <w:t>schnell</w:t>
      </w:r>
      <w:r w:rsidR="00464B7D">
        <w:t xml:space="preserve"> berechnen lässt und eine Ausgabe im 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JmLl0ifV19LCJUYWciOiJDaXRhdmlQbGFjZWhvbGRlciMxYTNiYmU4ZS05Njg2LTQzMTktODQ3NS05OWFiZDQxZjcyY2YiLCJUZXh0IjoiWzEwLCBTLiAyOTJmLl0iLCJXQUlWZXJzaW9uIjoiNi4xNC4wLjAifQ==}</w:instrText>
          </w:r>
          <w:r w:rsidR="001E6441">
            <w:fldChar w:fldCharType="separate"/>
          </w:r>
          <w:r w:rsidR="00CA0B4B">
            <w:t>[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0F26230E" w:rsidR="00255C76" w:rsidRDefault="001E6441" w:rsidP="001E6441">
      <w:pPr>
        <w:pStyle w:val="Beschriftung"/>
        <w:jc w:val="center"/>
      </w:pPr>
      <w:bookmarkStart w:id="30" w:name="_Toc141882838"/>
      <w:r>
        <w:t xml:space="preserve">Abb.  </w:t>
      </w:r>
      <w:r w:rsidR="00000000">
        <w:fldChar w:fldCharType="begin"/>
      </w:r>
      <w:r w:rsidR="00000000">
        <w:instrText xml:space="preserve"> SEQ Abb._ \* ARABIC </w:instrText>
      </w:r>
      <w:r w:rsidR="00000000">
        <w:fldChar w:fldCharType="separate"/>
      </w:r>
      <w:r w:rsidR="00D34A56">
        <w:rPr>
          <w:noProof/>
        </w:rPr>
        <w:t>11</w:t>
      </w:r>
      <w:r w:rsidR="00000000">
        <w:rPr>
          <w:noProof/>
        </w:rPr>
        <w:fldChar w:fldCharType="end"/>
      </w:r>
      <w:r>
        <w:t>: Aktivierungsfunktionen: tanh(z),</w:t>
      </w:r>
      <w:r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Pr>
          <w:rFonts w:ascii="Cambria Math" w:hAnsi="Cambria Math"/>
          <w:i/>
        </w:rPr>
        <w:t xml:space="preserve"> </w:t>
      </w:r>
      <w:r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30"/>
    </w:p>
    <w:p w14:paraId="3A8B351B" w14:textId="77777777" w:rsidR="001E6441" w:rsidRDefault="001E6441" w:rsidP="001E6441"/>
    <w:p w14:paraId="13E4C286" w14:textId="00E9DB2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CA0B4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5FF538F1" w:rsidR="00F345A4" w:rsidRPr="0083677D" w:rsidRDefault="00000000"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5D92D156"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gebene 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CA0B4B">
            <w:t>[10, S. 149f.]</w:t>
          </w:r>
          <w:r w:rsidR="007A05F1">
            <w:fldChar w:fldCharType="end"/>
          </w:r>
        </w:sdtContent>
      </w:sdt>
      <w:r w:rsidR="00030BB7">
        <w:t>.</w:t>
      </w:r>
    </w:p>
    <w:p w14:paraId="61791C63" w14:textId="1011794B" w:rsidR="006E2605" w:rsidRDefault="006E2605" w:rsidP="006E2605">
      <w:pPr>
        <w:pStyle w:val="berschrift3"/>
      </w:pPr>
      <w:bookmarkStart w:id="31" w:name="_Toc141882785"/>
      <w:r>
        <w:lastRenderedPageBreak/>
        <w:t>Training neuronaler Netze</w:t>
      </w:r>
      <w:r w:rsidR="00DE3F6A">
        <w:t>: Backpropagation und Early-Stopping</w:t>
      </w:r>
      <w:bookmarkEnd w:id="31"/>
    </w:p>
    <w:p w14:paraId="43AE75E3" w14:textId="7A6BBAB8" w:rsidR="006E2605" w:rsidRDefault="006E2605" w:rsidP="006E2605">
      <w:r>
        <w:t>Beim Training der künstlichen Neuronen kommt es darauf an, die Gewichte und den Bias-Term</w:t>
      </w:r>
      <w:r w:rsidR="001D6190">
        <w:t xml:space="preserve">, welche zuvor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561E590B"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dabei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anschließend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355197">
            <w:t>[10, S. 121]</w:t>
          </w:r>
          <w:r w:rsidR="00355197">
            <w:fldChar w:fldCharType="end"/>
          </w:r>
        </w:sdtContent>
      </w:sdt>
      <w:r w:rsidR="00591214">
        <w:t>.</w:t>
      </w:r>
    </w:p>
    <w:p w14:paraId="3A3A3894" w14:textId="77777777" w:rsidR="00355197" w:rsidRDefault="00CB4503" w:rsidP="00355197">
      <w:pPr>
        <w:pStyle w:val="AbbMitRahmen"/>
        <w:keepNext/>
      </w:pPr>
      <w:r w:rsidRPr="00CB4503">
        <w:rPr>
          <w:noProof/>
        </w:rPr>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5F9AF5E4" w:rsidR="00CB4503" w:rsidRDefault="00355197" w:rsidP="00355197">
      <w:pPr>
        <w:pStyle w:val="Beschriftung"/>
        <w:jc w:val="center"/>
      </w:pPr>
      <w:bookmarkStart w:id="32" w:name="_Toc141882839"/>
      <w:r>
        <w:t xml:space="preserve">Abb.  </w:t>
      </w:r>
      <w:r w:rsidR="00000000">
        <w:fldChar w:fldCharType="begin"/>
      </w:r>
      <w:r w:rsidR="00000000">
        <w:instrText xml:space="preserve"> SEQ Abb._ \* ARABIC </w:instrText>
      </w:r>
      <w:r w:rsidR="00000000">
        <w:fldChar w:fldCharType="separate"/>
      </w:r>
      <w:r w:rsidR="00D34A56">
        <w:rPr>
          <w:noProof/>
        </w:rPr>
        <w:t>12</w:t>
      </w:r>
      <w:r w:rsidR="00000000">
        <w:rPr>
          <w:noProof/>
        </w:rPr>
        <w:fldChar w:fldCharType="end"/>
      </w:r>
      <w:r>
        <w:t xml:space="preserve">: </w:t>
      </w:r>
      <w:r w:rsidR="00397052">
        <w:t xml:space="preserve">Darstellung des Gradientenabstiegs </w:t>
      </w:r>
      <w:sdt>
        <w:sdtPr>
          <w:alias w:val="To edit, see citavi.com/edit"/>
          <w:tag w:val="CitaviPlaceholder#2326a0c6-434a-4efe-89c6-c25a92a4119e"/>
          <w:id w:val="49273496"/>
          <w:placeholder>
            <w:docPart w:val="DefaultPlaceholder_-1854013440"/>
          </w:placeholder>
        </w:sdtPr>
        <w:sdtContent>
          <w:r w:rsidR="00397052">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FeGNsdXNpdmUgc2VyaWFsaXphdGlvbiB8IFVuZGVyc3RhbmRpbmcgZ3JhZGl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}</w:instrText>
          </w:r>
          <w:r w:rsidR="00397052">
            <w:fldChar w:fldCharType="separate"/>
          </w:r>
          <w:r w:rsidR="00397052">
            <w:t>[16]</w:t>
          </w:r>
          <w:r w:rsidR="00397052">
            <w:fldChar w:fldCharType="end"/>
          </w:r>
        </w:sdtContent>
      </w:sdt>
      <w:bookmarkEnd w:id="32"/>
    </w:p>
    <w:p w14:paraId="43A3653F" w14:textId="77777777" w:rsidR="006E2605" w:rsidRDefault="006E2605" w:rsidP="006E2605"/>
    <w:p w14:paraId="47A28654" w14:textId="7E990EA6"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 für jede Iteration</w:t>
      </w:r>
      <w:r w:rsidR="00A378C2">
        <w:t xml:space="preserve"> </w:t>
      </w:r>
      <w:r>
        <w:lastRenderedPageBreak/>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bzw.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gewünschte Ausgab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Hierbei arbeitet sich der Algorithmus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werk berechnet. Schließlich müssen diese dann nur noch entsprechend dieses Gradienten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EA0636" w:rsidRPr="00EA0636">
            <w:t>[10, S. 291f.]</w:t>
          </w:r>
          <w:r w:rsidR="00EA0636" w:rsidRPr="00EA0636">
            <w:fldChar w:fldCharType="end"/>
          </w:r>
        </w:sdtContent>
      </w:sdt>
      <w:r w:rsidR="00E11AB7" w:rsidRPr="00EA0636">
        <w:t>.</w:t>
      </w:r>
    </w:p>
    <w:p w14:paraId="50A45B80" w14:textId="083A10BD"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oft ein </w:t>
      </w:r>
      <w:r w:rsidRPr="008A190D">
        <w:rPr>
          <w:i/>
          <w:iCs/>
        </w:rPr>
        <w:t>Overfitting</w:t>
      </w:r>
      <w:r>
        <w:t xml:space="preserve">, also eine schlechte Verallgemeinerung auf unbekannte Daten wie bspw. den Testdaten,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hierbei, dass der Validierungsdatensatz nicht am Training, also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4F07AB">
            <w:t>[10, S. 143]</w:t>
          </w:r>
          <w:r w:rsidR="004F07AB">
            <w:fldChar w:fldCharType="end"/>
          </w:r>
        </w:sdtContent>
      </w:sdt>
      <w:r w:rsidR="00055E25">
        <w:t xml:space="preserve">. </w:t>
      </w:r>
    </w:p>
    <w:p w14:paraId="65884DFC" w14:textId="2244A8C4" w:rsidR="007B71BC" w:rsidRDefault="007B71BC" w:rsidP="00C057EC">
      <w:pPr>
        <w:pStyle w:val="berschrift3"/>
      </w:pPr>
      <w:bookmarkStart w:id="33" w:name="_Toc141882786"/>
      <w:r>
        <w:t>Rekurrente Neuronale Netze</w:t>
      </w:r>
      <w:bookmarkEnd w:id="33"/>
    </w:p>
    <w:p w14:paraId="394CA2EE" w14:textId="6A15C3FA" w:rsidR="008F3E97" w:rsidRDefault="008F3E97" w:rsidP="00274622">
      <w:r>
        <w:t>Die bisher besprochenen Feed</w:t>
      </w:r>
      <w:r w:rsidR="00817810">
        <w:t xml:space="preserve"> </w:t>
      </w:r>
      <w:r>
        <w:t>Forward</w:t>
      </w:r>
      <w:r w:rsidR="00817810">
        <w:t xml:space="preserve"> </w:t>
      </w:r>
      <w:r>
        <w:t xml:space="preserve">Netzwerke bilden einen gerichteten azyklischen Graphen, in welchem die Aktivierung der einzelnen Neuronen (-schichten) in nur eine Richtung ausgehend von der Eingabe- bis hin zur Ausgabeschicht erfolgt. </w:t>
      </w:r>
      <w:r w:rsidR="00817810">
        <w:t xml:space="preserve">Bei Rekurrenten Neuronalen Netzwerken ist dies anders. Sie enthalten neben den üblichen Neuronen und vorwärts-gerichteten Verbindungen sog. rekurrente Elemente, wie bspw. </w:t>
      </w:r>
      <w:r w:rsidR="00351086">
        <w:t xml:space="preserve">Verbindungen, welche die </w:t>
      </w:r>
      <w:r w:rsidR="00351086">
        <w:lastRenderedPageBreak/>
        <w:t xml:space="preserve">Neuronen einer Schicht mit sich selbst oder ga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7411BF">
            <w:t>[14]</w:t>
          </w:r>
          <w:r w:rsidR="007411BF">
            <w:fldChar w:fldCharType="end"/>
          </w:r>
        </w:sdtContent>
      </w:sdt>
      <w:r w:rsidR="00351086">
        <w:t>.</w:t>
      </w:r>
      <w:r w:rsidR="007411BF">
        <w:t xml:space="preserve"> Diese Eigenschaft erlaubt es RNNs statt statischer Eingaben fester Größe, beliebig lange Sequenzen bestehend aus mehreren Zeitschritten zu verarbeiten, denn die Aktivierung der Neuronen in einem RNN und damit auch die Ausgabe des gesamten Netzes ist durch die Rückkopplung nicht nur von der aktuellen Eingabe, sondern auch von derer von vorherigen Zeitschritten abhängig</w:t>
      </w:r>
      <w:r w:rsidR="0048400C">
        <w:t xml:space="preserve">. Hierdurch kann das Netz zeitlich codierte Informationen in den Eingabesequenzen abbilden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jAyZi5dIn1dfSwiVGFnIjoiQ2l0YXZpUGxhY2Vob2xkZXIjYTUzYWY0YWUtODQ0Ny00Y2I1LTk2MjMtMTVlY2E3MzZkM2VmIiwiVGV4dCI6IlsxNSwgUy4gMjAyZi5dIiwiV0FJVmVyc2lvbiI6IjYuMTQuMC4wIn0=}</w:instrText>
          </w:r>
          <w:r w:rsidR="0089463B">
            <w:fldChar w:fldCharType="separate"/>
          </w:r>
          <w:r w:rsidR="0089463B">
            <w:t>[15, S. 202f.]</w:t>
          </w:r>
          <w:r w:rsidR="0089463B">
            <w:fldChar w:fldCharType="end"/>
          </w:r>
        </w:sdtContent>
      </w:sdt>
      <w:r w:rsidR="0048400C">
        <w:t xml:space="preserve">. </w:t>
      </w:r>
    </w:p>
    <w:p w14:paraId="1004C39C" w14:textId="4862ED69" w:rsidR="007B6B6D" w:rsidRDefault="004146EF" w:rsidP="0037370C">
      <w:r>
        <w:t xml:space="preserve">Es gibt eine Vielzahl an Möglichkeiten ein Feed-Forward-Netz zu einem Rekurrenten Neuronalen Netzwerk zu erweitern (also rekurrente Elemente hinzuzufügen). </w:t>
      </w:r>
      <w:r w:rsidR="00D62C99">
        <w:t xml:space="preserve">In dieser Arbeit werden hierfür </w:t>
      </w:r>
      <w:r w:rsidR="00D62C99" w:rsidRPr="00D62C99">
        <w:t>Gedächtniszellen</w:t>
      </w:r>
      <w:r w:rsidR="00D62C99">
        <w:t xml:space="preserve"> eingesetzt. Im Allgemeinen versteht man hierunter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 xml:space="preserve">nicht von einem herkömmlichen Neuron, weshalb man sie auch als rekurrente Neuronen bezeichnet. </w:t>
      </w:r>
      <w:r w:rsidR="003B691C">
        <w:t xml:space="preserve">Da einfache </w:t>
      </w:r>
      <w:r w:rsidR="00D62C99">
        <w:t>Rekurrente Neuronen</w:t>
      </w:r>
      <w:r w:rsidR="003B691C">
        <w:t xml:space="preserve"> jedoch nur kurze Muster</w:t>
      </w:r>
      <w:r w:rsidR="00D62C99">
        <w:t xml:space="preserve"> </w:t>
      </w:r>
      <w:r w:rsidR="003B691C">
        <w:t xml:space="preserve">über etwa zehn Zeitschritte zu erlernen, wurden auch komplexere Gedächtniszellen, </w:t>
      </w:r>
      <w:r w:rsidR="003B691C" w:rsidRPr="00EF632E">
        <w:rPr>
          <w:color w:val="FF0000"/>
        </w:rPr>
        <w:t xml:space="preserve">wie die im nächsten Abschnitt näher beleuchteten </w:t>
      </w:r>
      <w:r w:rsidR="003B691C" w:rsidRPr="003B691C">
        <w:rPr>
          <w:i/>
          <w:iCs/>
        </w:rPr>
        <w:t xml:space="preserve">Long-Short-Term-Memory-Zellen </w:t>
      </w:r>
      <w:r w:rsidR="003B691C">
        <w:t xml:space="preserve">entwickelt, welche dazu in der Lage </w:t>
      </w:r>
      <w:r w:rsidR="001303EC">
        <w:t>sind,</w:t>
      </w:r>
      <w:r w:rsidR="003B691C">
        <w:t xml:space="preserve"> etwa zehnfach längere Muster </w:t>
      </w:r>
      <w:r w:rsidR="001303EC">
        <w:t>abzubilden</w:t>
      </w:r>
      <w:r w:rsidR="003B691C">
        <w:t>.</w:t>
      </w:r>
      <w:r w:rsidR="001F6405">
        <w:t xml:space="preserve"> </w:t>
      </w:r>
      <w:r w:rsidR="007B6B6D">
        <w:t xml:space="preserve">In Abb. </w:t>
      </w:r>
      <w:r w:rsidR="00DD6DFC">
        <w:t xml:space="preserve">13 </w:t>
      </w:r>
      <w:r w:rsidR="007B6B6D">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368994e5-cc7d-4c27-b94c-c08597f1bf42"/>
          <w:id w:val="1507409211"/>
          <w:placeholder>
            <w:docPart w:val="DefaultPlaceholder_-1854013440"/>
          </w:placeholder>
        </w:sdtPr>
        <w:sdtContent>
          <w:r w:rsidR="00A8458B">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zM2ODk5NGU1LWNjN2QtNGMyNy1iOTRjLWMwODU5N2YxYmY0MiIsIlRleHQiOiJbMTAsIFMuIDUwNGZmLl0iLCJXQUlWZXJzaW9uIjoiNi4xNC4wLjAifQ==}</w:instrText>
          </w:r>
          <w:r w:rsidR="00A8458B">
            <w:fldChar w:fldCharType="separate"/>
          </w:r>
          <w:r w:rsidR="00A8458B">
            <w:t>[10, S. 504ff.]</w:t>
          </w:r>
          <w:r w:rsidR="00A8458B">
            <w:fldChar w:fldCharType="end"/>
          </w:r>
        </w:sdtContent>
      </w:sdt>
      <w:r w:rsidR="00D8761F">
        <w:t>.</w:t>
      </w:r>
    </w:p>
    <w:p w14:paraId="4C857B47" w14:textId="77777777" w:rsidR="00DD6DFC" w:rsidRDefault="00DD6DFC" w:rsidP="00DD6DFC">
      <w:pPr>
        <w:pStyle w:val="AbbMitRahmen"/>
        <w:keepNext/>
      </w:pPr>
      <w:r>
        <w:rPr>
          <w:noProof/>
        </w:rPr>
        <w:drawing>
          <wp:inline distT="0" distB="0" distL="0" distR="0" wp14:anchorId="5CAC85E5" wp14:editId="5566820D">
            <wp:extent cx="3957735" cy="1552755"/>
            <wp:effectExtent l="0" t="0" r="5080" b="9525"/>
            <wp:docPr id="210418019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3521" cy="1582488"/>
                    </a:xfrm>
                    <a:prstGeom prst="rect">
                      <a:avLst/>
                    </a:prstGeom>
                    <a:noFill/>
                  </pic:spPr>
                </pic:pic>
              </a:graphicData>
            </a:graphic>
          </wp:inline>
        </w:drawing>
      </w:r>
    </w:p>
    <w:p w14:paraId="43BD8C24" w14:textId="57B10D23" w:rsidR="00DD6DFC" w:rsidRDefault="00DD6DFC" w:rsidP="00DD6DFC">
      <w:pPr>
        <w:pStyle w:val="Beschriftung"/>
        <w:jc w:val="center"/>
      </w:pPr>
      <w:bookmarkStart w:id="34" w:name="_Toc141882840"/>
      <w:r>
        <w:t xml:space="preserve">Abb.  </w:t>
      </w:r>
      <w:r w:rsidR="00000000">
        <w:fldChar w:fldCharType="begin"/>
      </w:r>
      <w:r w:rsidR="00000000">
        <w:instrText xml:space="preserve"> SEQ Abb._ \* ARABIC </w:instrText>
      </w:r>
      <w:r w:rsidR="00000000">
        <w:fldChar w:fldCharType="separate"/>
      </w:r>
      <w:r w:rsidR="00D34A56">
        <w:rPr>
          <w:noProof/>
        </w:rPr>
        <w:t>13</w:t>
      </w:r>
      <w:r w:rsidR="00000000">
        <w:rPr>
          <w:noProof/>
        </w:rPr>
        <w:fldChar w:fldCharType="end"/>
      </w:r>
      <w:r>
        <w:t xml:space="preserve">: </w:t>
      </w:r>
      <w:r w:rsidR="00A8458B">
        <w:t>Gedächtniszelle: statisch und über die Zeit aufgerollt</w:t>
      </w:r>
      <w:bookmarkEnd w:id="34"/>
    </w:p>
    <w:p w14:paraId="10305F36" w14:textId="77777777" w:rsidR="00DD6DFC" w:rsidRDefault="00DD6DFC" w:rsidP="00DD6DFC"/>
    <w:p w14:paraId="09FEC724" w14:textId="42FF9462"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Sequence-To-Sequence RNNs</w:t>
      </w:r>
      <w:r>
        <w:t xml:space="preserve"> genannt. Sie eignen sich bspw. dann, wenn sich eine </w:t>
      </w:r>
      <w:r>
        <w:lastRenderedPageBreak/>
        <w:t xml:space="preserve">vorherzusagende Klasse über den Zeitverlauf der Sequenz verändern kann. Ist im Gegensatz dazu nur die allerletzte Ausgabe eines RNNs von Relevanz kommen in der Regel </w:t>
      </w:r>
      <w:r w:rsidRPr="00D8761F">
        <w:rPr>
          <w:i/>
          <w:iCs/>
        </w:rPr>
        <w:t>Sequence-To-Vector RNNs</w:t>
      </w:r>
      <w:r>
        <w:t xml:space="preserve"> zum Einsatz, welche alle Ausgaben des Netzes, bis auf die letzte, 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A8458B">
            <w:t>[10, S. 505]</w:t>
          </w:r>
          <w:r w:rsidR="00A8458B">
            <w:fldChar w:fldCharType="end"/>
          </w:r>
        </w:sdtContent>
      </w:sdt>
      <w:r w:rsidR="00013830">
        <w:t>.</w:t>
      </w:r>
    </w:p>
    <w:p w14:paraId="1AC14C15" w14:textId="77777777" w:rsidR="00CD27B6" w:rsidRDefault="00CD27B6" w:rsidP="00CD27B6">
      <w:pPr>
        <w:pStyle w:val="AbbMitRahmen"/>
        <w:keepNext/>
      </w:pPr>
      <w:r>
        <w:rPr>
          <w:noProof/>
        </w:rPr>
        <w:drawing>
          <wp:inline distT="0" distB="0" distL="0" distR="0" wp14:anchorId="6631FBAE" wp14:editId="3E2A5022">
            <wp:extent cx="5113771" cy="1431985"/>
            <wp:effectExtent l="0" t="0" r="0" b="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5140132" cy="1439367"/>
                    </a:xfrm>
                    <a:prstGeom prst="rect">
                      <a:avLst/>
                    </a:prstGeom>
                    <a:noFill/>
                    <a:ln>
                      <a:noFill/>
                    </a:ln>
                    <a:extLst>
                      <a:ext uri="{53640926-AAD7-44D8-BBD7-CCE9431645EC}">
                        <a14:shadowObscured xmlns:a14="http://schemas.microsoft.com/office/drawing/2010/main"/>
                      </a:ext>
                    </a:extLst>
                  </pic:spPr>
                </pic:pic>
              </a:graphicData>
            </a:graphic>
          </wp:inline>
        </w:drawing>
      </w:r>
    </w:p>
    <w:p w14:paraId="5BAE7304" w14:textId="14B9AE5D" w:rsidR="00CD27B6" w:rsidRPr="00FF3198" w:rsidRDefault="00CD27B6" w:rsidP="00CD27B6">
      <w:pPr>
        <w:pStyle w:val="Beschriftung"/>
        <w:jc w:val="center"/>
        <w:rPr>
          <w:lang w:val="en-GB"/>
        </w:rPr>
      </w:pPr>
      <w:bookmarkStart w:id="35" w:name="_Toc141882841"/>
      <w:r w:rsidRPr="00FF3198">
        <w:rPr>
          <w:lang w:val="en-GB"/>
        </w:rPr>
        <w:t xml:space="preserve">Abb.  </w:t>
      </w:r>
      <w:r>
        <w:fldChar w:fldCharType="begin"/>
      </w:r>
      <w:r w:rsidRPr="00FF3198">
        <w:rPr>
          <w:lang w:val="en-GB"/>
        </w:rPr>
        <w:instrText xml:space="preserve"> SEQ Abb._ \* ARABIC </w:instrText>
      </w:r>
      <w:r>
        <w:fldChar w:fldCharType="separate"/>
      </w:r>
      <w:r w:rsidR="00D34A56">
        <w:rPr>
          <w:noProof/>
          <w:lang w:val="en-GB"/>
        </w:rPr>
        <w:t>14</w:t>
      </w:r>
      <w:r>
        <w:fldChar w:fldCharType="end"/>
      </w:r>
      <w:r w:rsidRPr="00FF3198">
        <w:rPr>
          <w:lang w:val="en-GB"/>
        </w:rPr>
        <w:t>: Sequence-To-Sequence und Sequence-To-Vector RNN</w:t>
      </w:r>
      <w:bookmarkEnd w:id="35"/>
    </w:p>
    <w:p w14:paraId="05381F0A" w14:textId="14782492" w:rsidR="00274622" w:rsidRPr="00EF632E" w:rsidRDefault="00D62C99" w:rsidP="00274622">
      <w:pPr>
        <w:pStyle w:val="berschrift3"/>
        <w:rPr>
          <w:color w:val="FF0000"/>
        </w:rPr>
      </w:pPr>
      <w:bookmarkStart w:id="36" w:name="_Toc141882787"/>
      <w:r w:rsidRPr="00EF632E">
        <w:rPr>
          <w:color w:val="FF0000"/>
        </w:rPr>
        <w:t>LSTM-Zellen</w:t>
      </w:r>
      <w:bookmarkEnd w:id="36"/>
    </w:p>
    <w:p w14:paraId="0C645548" w14:textId="68A4B565" w:rsidR="00484484" w:rsidRPr="00EF632E" w:rsidRDefault="00FF3198" w:rsidP="00733315">
      <w:pPr>
        <w:rPr>
          <w:color w:val="FF0000"/>
        </w:rPr>
      </w:pPr>
      <w:r w:rsidRPr="00EF632E">
        <w:rPr>
          <w:color w:val="FF0000"/>
        </w:rPr>
        <w:t>Die Long-Short-Term-Memory</w:t>
      </w:r>
      <w:r w:rsidR="006C4294" w:rsidRPr="00EF632E">
        <w:rPr>
          <w:color w:val="FF0000"/>
        </w:rPr>
        <w:t xml:space="preserve"> (LSTM) </w:t>
      </w:r>
      <w:r w:rsidRPr="00EF632E">
        <w:rPr>
          <w:color w:val="FF0000"/>
        </w:rPr>
        <w:t>Zelle</w:t>
      </w:r>
      <w:r w:rsidR="006C4294" w:rsidRPr="00EF632E">
        <w:rPr>
          <w:color w:val="FF0000"/>
        </w:rPr>
        <w:t>, vorgestellt 1997,</w:t>
      </w:r>
      <w:r w:rsidRPr="00EF632E">
        <w:rPr>
          <w:color w:val="FF0000"/>
        </w:rPr>
        <w:t xml:space="preserve"> </w:t>
      </w:r>
      <w:r w:rsidR="006C4294" w:rsidRPr="00EF632E">
        <w:rPr>
          <w:color w:val="FF0000"/>
        </w:rPr>
        <w:t>ist eine</w:t>
      </w:r>
      <w:r w:rsidRPr="00EF632E">
        <w:rPr>
          <w:color w:val="FF0000"/>
        </w:rPr>
        <w:t xml:space="preserve"> beliebte </w:t>
      </w:r>
      <w:r w:rsidR="006C4294" w:rsidRPr="00EF632E">
        <w:rPr>
          <w:color w:val="FF0000"/>
        </w:rPr>
        <w:t>G</w:t>
      </w:r>
      <w:r w:rsidRPr="00EF632E">
        <w:rPr>
          <w:color w:val="FF0000"/>
        </w:rPr>
        <w:t>edächtniszelle</w:t>
      </w:r>
      <w:r w:rsidR="006C4294" w:rsidRPr="00EF632E">
        <w:rPr>
          <w:color w:val="FF0000"/>
        </w:rPr>
        <w:t>narchitektur</w:t>
      </w:r>
      <w:r w:rsidRPr="00EF632E">
        <w:rPr>
          <w:color w:val="FF0000"/>
        </w:rPr>
        <w:t xml:space="preserve"> </w:t>
      </w:r>
      <w:r w:rsidR="006C4294" w:rsidRPr="00EF632E">
        <w:rPr>
          <w:color w:val="FF0000"/>
        </w:rPr>
        <w:t>zur Umsetzung von RNNs, welche verglichen mit einfacheren Gedächtniszellen nicht nur längere zeitlich codierte Muster in den Daten erkennt, sondern dabei oftmals auch die Trainingszeit verkürzt.</w:t>
      </w:r>
      <w:r w:rsidR="00733315" w:rsidRPr="00EF632E">
        <w:rPr>
          <w:color w:val="FF0000"/>
        </w:rPr>
        <w:t xml:space="preserve"> Als Blackbox betrachtet sieht eine LSTM-Zelle hierbei wie die in Abb. 13 dargestellte Zelle aus. Erst das Innere einer LSTM-Zelle, welches in Abb. 15 dargestellt ist, offenbart ihre Komplexität.</w:t>
      </w:r>
      <w:r w:rsidR="006C4294" w:rsidRPr="00EF632E">
        <w:rPr>
          <w:color w:val="FF0000"/>
        </w:rPr>
        <w:t xml:space="preserve"> </w:t>
      </w:r>
    </w:p>
    <w:p w14:paraId="069E3A3E" w14:textId="77777777" w:rsidR="008E44B4" w:rsidRPr="00FF3198" w:rsidRDefault="008E44B4" w:rsidP="008E44B4"/>
    <w:p w14:paraId="54BC797E" w14:textId="13453C1D" w:rsidR="00EF3CF4" w:rsidRDefault="00EF3CF4" w:rsidP="00EF3CF4">
      <w:pPr>
        <w:pStyle w:val="berschrift2"/>
      </w:pPr>
      <w:bookmarkStart w:id="37" w:name="_Toc141882788"/>
      <w:r>
        <w:t xml:space="preserve">Bewertungsmaße für </w:t>
      </w:r>
      <w:r w:rsidR="00B33723">
        <w:t>Klassifikatoren</w:t>
      </w:r>
      <w:bookmarkEnd w:id="37"/>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38" w:name="_Toc141882789"/>
      <w:r>
        <w:t>Konfusionsmatrizen</w:t>
      </w:r>
      <w:bookmarkEnd w:id="38"/>
    </w:p>
    <w:p w14:paraId="4AC81543" w14:textId="725E3783"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Menge von Datenpunkten, die Schnittmengen aller vorhergesagten und tatsächlichen Klassen ausgezählt </w:t>
      </w:r>
      <w:r w:rsidR="00CE7A6B">
        <w:lastRenderedPageBreak/>
        <w:t>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A0VDE0OjE1OjU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CA0B4B">
            <w:t>[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644C63C0" w:rsidR="00A717E6" w:rsidRDefault="00F400BA" w:rsidP="00A717E6">
      <w:pPr>
        <w:pStyle w:val="Beschriftung"/>
        <w:jc w:val="center"/>
      </w:pPr>
      <w:bookmarkStart w:id="39" w:name="_Toc141882842"/>
      <w:r w:rsidRPr="00F400BA">
        <w:t xml:space="preserve">Abb.  </w:t>
      </w:r>
      <w:r w:rsidR="00000000">
        <w:fldChar w:fldCharType="begin"/>
      </w:r>
      <w:r w:rsidR="00000000">
        <w:instrText xml:space="preserve"> SEQ Abb._ \* ARABIC </w:instrText>
      </w:r>
      <w:r w:rsidR="00000000">
        <w:fldChar w:fldCharType="separate"/>
      </w:r>
      <w:r w:rsidR="00D34A56">
        <w:rPr>
          <w:noProof/>
        </w:rPr>
        <w:t>15</w:t>
      </w:r>
      <w:r w:rsidR="00000000">
        <w:rPr>
          <w:noProof/>
        </w:rPr>
        <w:fldChar w:fldCharType="end"/>
      </w:r>
      <w:r w:rsidRPr="00F400BA">
        <w:t>: Beispiel für eine</w:t>
      </w:r>
      <w:r w:rsidR="00A717E6">
        <w:t xml:space="preserve"> zweiklassige</w:t>
      </w:r>
      <w:r w:rsidRPr="00F400BA">
        <w:t xml:space="preserve"> Konfusionsmatrix</w:t>
      </w:r>
      <w:r w:rsidR="00796B9D">
        <w:t>; eigene Abbildung</w:t>
      </w:r>
      <w:bookmarkEnd w:id="39"/>
    </w:p>
    <w:p w14:paraId="73B7D2B2" w14:textId="77777777" w:rsidR="00A717E6" w:rsidRDefault="00A717E6" w:rsidP="00A717E6"/>
    <w:p w14:paraId="62845DDB" w14:textId="3BB84FD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CA0B4B">
            <w:t>[11]</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40" w:name="_Toc141882790"/>
      <w:r>
        <w:t>Accuracy</w:t>
      </w:r>
      <w:r w:rsidR="008824CA">
        <w:t xml:space="preserve"> / Genauigkeit</w:t>
      </w:r>
      <w:bookmarkEnd w:id="40"/>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0770F2BF" w:rsidR="00E26F2D" w:rsidRDefault="00CB1CBF" w:rsidP="003E1939">
      <w:r>
        <w:lastRenderedPageBreak/>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CA0B4B">
            <w:t>[11]</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41" w:name="_Toc141882791"/>
      <w:r>
        <w:t>Precision</w:t>
      </w:r>
      <w:r w:rsidR="008824CA">
        <w:t xml:space="preserve"> / Relevanz</w:t>
      </w:r>
      <w:bookmarkEnd w:id="41"/>
    </w:p>
    <w:p w14:paraId="4C202A1E" w14:textId="0368A8DF"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A0VDE0OjE1OjU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CA0B4B">
            <w:t>[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25D75933"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CA0B4B">
            <w:t>[11]</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6AB50A91"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42" w:name="_Toc141882792"/>
      <w:r>
        <w:t>Recall</w:t>
      </w:r>
      <w:r w:rsidR="008824CA">
        <w:t xml:space="preserve"> / Sensitivität</w:t>
      </w:r>
      <w:bookmarkEnd w:id="42"/>
    </w:p>
    <w:p w14:paraId="418D17DA" w14:textId="3A6B412B"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A0VDE0OjE1OjU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fldChar w:fldCharType="separate"/>
          </w:r>
          <w:r w:rsidR="00CA0B4B">
            <w:t>[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5A8B388B"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CA0B4B">
            <w:t>[11]</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43" w:name="_Toc141882793"/>
      <w:r>
        <w:t>F1-Score</w:t>
      </w:r>
      <w:bookmarkEnd w:id="43"/>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561D27D5" w:rsidR="005967DB" w:rsidRPr="00CA15D2" w:rsidRDefault="005967DB" w:rsidP="005967DB">
      <w:pPr>
        <w:jc w:val="center"/>
      </w:pPr>
      <m:oMathPara>
        <m:oMath>
          <m:r>
            <w:rPr>
              <w:rFonts w:ascii="Cambria Math" w:hAnsi="Cambria Math"/>
            </w:rPr>
            <m:t>F1Score=</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recisio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ecall</m:t>
                  </m:r>
                </m:den>
              </m:f>
            </m:den>
          </m:f>
        </m:oMath>
      </m:oMathPara>
    </w:p>
    <w:p w14:paraId="3E419B00" w14:textId="300BC2D6"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A0VDE0OjE1OjU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CA0B4B">
            <w:t>[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44" w:name="_Toc141882794"/>
      <w:r>
        <w:t>Eingesetzte Technologien</w:t>
      </w:r>
      <w:r w:rsidR="00314435">
        <w:t xml:space="preserve"> und Frameworks</w:t>
      </w:r>
      <w:bookmarkEnd w:id="44"/>
    </w:p>
    <w:p w14:paraId="0D173BF6" w14:textId="1AC15CE0" w:rsidR="00196168" w:rsidRDefault="00196168" w:rsidP="00196168">
      <w:pPr>
        <w:pStyle w:val="berschrift3"/>
      </w:pPr>
      <w:bookmarkStart w:id="45" w:name="_Toc141882795"/>
      <w:r>
        <w:t xml:space="preserve">Valhalla Map-Matching </w:t>
      </w:r>
      <w:r w:rsidR="00F5326B">
        <w:t>Service</w:t>
      </w:r>
      <w:bookmarkEnd w:id="45"/>
    </w:p>
    <w:p w14:paraId="11F2908D" w14:textId="459838AD"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Service-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A0VDE0OjE1OjUy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F918DF4"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w:t>
      </w:r>
      <w:r w:rsidR="00042E62">
        <w:lastRenderedPageBreak/>
        <w:t xml:space="preserve">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gesetzt werden. Die möglichen Modi umfassen u.a. ein Map-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FjYTAzZjFmLWJkYzAtNDQzZS04MTZjLTAzN2UyOGQ4NzJiZCIsIlRleHQiOiJbMTddIiwiV0FJVmVyc2lvbiI6IjYuMTQuMC4wIn0=}</w:instrText>
          </w:r>
          <w:r w:rsidR="004E66B2">
            <w:fldChar w:fldCharType="separate"/>
          </w:r>
          <w:r w:rsidR="00397052">
            <w:t>[17]</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46" w:name="_Toc141882796"/>
      <w:r>
        <w:t>Python</w:t>
      </w:r>
      <w:bookmarkEnd w:id="46"/>
      <w:r>
        <w:t xml:space="preserve"> </w:t>
      </w:r>
    </w:p>
    <w:p w14:paraId="1611216A" w14:textId="6E51E5A2"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F0ifV19LCJUYWciOiJDaXRhdmlQbGFjZWhvbGRlciMwOTUwODQ0My01YmJjLTQ2NDEtYTQ0Zi1iY2M3OWRlZjM5MDEiLCJUZXh0IjoiWzE4XSIsIldBSVZlcnNpb24iOiI2LjE0LjAuMCJ9}</w:instrText>
          </w:r>
          <w:r w:rsidR="006716D1">
            <w:fldChar w:fldCharType="separate"/>
          </w:r>
          <w:r w:rsidR="00397052">
            <w:t>[18]</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ldIn1dfSwiVGFnIjoiQ2l0YXZpUGxhY2Vob2xkZXIjMGE1NzQ3NmMtNTc5OC00YWEwLWFlOTQtMTJkYzVmMmRiNmU4IiwiVGV4dCI6IlsxOV0iLCJXQUlWZXJzaW9uIjoiNi4xNC4wLjAifQ==}</w:instrText>
          </w:r>
          <w:r w:rsidR="004C709B">
            <w:fldChar w:fldCharType="separate"/>
          </w:r>
          <w:r w:rsidR="00397052">
            <w:t>[19]</w:t>
          </w:r>
          <w:r w:rsidR="004C709B">
            <w:fldChar w:fldCharType="end"/>
          </w:r>
        </w:sdtContent>
      </w:sdt>
      <w:r w:rsidR="004C709B">
        <w:t>, welcher weitere Informationen zur Programmiersprache entnommen werden können.</w:t>
      </w:r>
    </w:p>
    <w:p w14:paraId="2F7951C7" w14:textId="7CB6FE02"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B5F8753"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wXSJ9XX0sIlRhZyI6IkNpdGF2aVBsYWNlaG9sZGVyI2JiNTE5NTU1LTkwYzktNDMxOC04NThlLTFhODNmMDRlYjIzYSIsIlRleHQiOiJbMjBdIiwiV0FJVmVyc2lvbiI6IjYuMTQuMC4wIn0=}</w:instrText>
          </w:r>
          <w:r>
            <w:fldChar w:fldCharType="separate"/>
          </w:r>
          <w:r w:rsidR="00397052">
            <w:t>[20]</w:t>
          </w:r>
          <w:r>
            <w:fldChar w:fldCharType="end"/>
          </w:r>
        </w:sdtContent>
      </w:sdt>
      <w:r>
        <w:t>.</w:t>
      </w:r>
      <w:r w:rsidR="00D805B3">
        <w:t xml:space="preserve"> Verwendete Funktionen und Objekte 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als solche gekennzeichnet.</w:t>
      </w:r>
    </w:p>
    <w:p w14:paraId="1540D56A" w14:textId="57B12D8E"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FdIn1dfSwiVGFnIjoiQ2l0YXZpUGxhY2Vob2xkZXIjOTRiNjBhMDAtZWUxNS00ODc1LWI4ODctYjQzN2U2NWNjNmMxIiwiVGV4dCI6IlsyMV0iLCJXQUlWZXJzaW9uIjoiNi4xNC4wLjAifQ==}</w:instrText>
          </w:r>
          <w:r>
            <w:fldChar w:fldCharType="separate"/>
          </w:r>
          <w:r w:rsidR="00397052">
            <w:t>[21]</w:t>
          </w:r>
          <w:r>
            <w:fldChar w:fldCharType="end"/>
          </w:r>
        </w:sdtContent>
      </w:sdt>
      <w:r>
        <w:t>.</w:t>
      </w:r>
      <w:r w:rsidR="00D805B3">
        <w:t xml:space="preserve"> Im </w:t>
      </w:r>
      <w:r w:rsidR="00D805B3">
        <w:lastRenderedPageBreak/>
        <w:t>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47" w:name="_Toc141882797"/>
      <w:r>
        <w:t>s</w:t>
      </w:r>
      <w:r w:rsidR="00631245">
        <w:t>cikit</w:t>
      </w:r>
      <w:r w:rsidR="00A63ABB">
        <w:t>-l</w:t>
      </w:r>
      <w:r w:rsidR="00631245">
        <w:t>earn</w:t>
      </w:r>
      <w:bookmarkEnd w:id="47"/>
    </w:p>
    <w:p w14:paraId="5C26D384" w14:textId="234756FA"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l0ifV19LCJUYWciOiJDaXRhdmlQbGFjZWhvbGRlciM5OWYwNjMxYS0yNzg3LTQ0ZTQtYTExYy04ODk4M2VhZWM1YjkiLCJUZXh0IjoiWzIyXSIsIldBSVZlcnNpb24iOiI2LjE0LjAuMCJ9}</w:instrText>
          </w:r>
          <w:r w:rsidR="00A57EE3">
            <w:fldChar w:fldCharType="separate"/>
          </w:r>
          <w:r w:rsidR="00397052">
            <w:t>[22]</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Method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7D58F4">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A0VDE0OjE1OjU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E530E3">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ECF6090"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3970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NdIn1dfSwiVGFnIjoiQ2l0YXZpUGxhY2Vob2xkZXIjMzBhZDAwNWEtODRlZi00ZGJmLWFjOTItZTIxMDdjMDNjMWRkIiwiVGV4dCI6IlsyM10iLCJXQUlWZXJzaW9uIjoiNi4xNC4wLjAifQ==}</w:instrText>
          </w:r>
          <w:r w:rsidR="00CD7A30">
            <w:rPr>
              <w:rStyle w:val="Code"/>
              <w:rFonts w:ascii="Times New Roman" w:hAnsi="Times New Roman" w:cs="Times New Roman"/>
            </w:rPr>
            <w:fldChar w:fldCharType="separate"/>
          </w:r>
          <w:r w:rsidR="00397052">
            <w:rPr>
              <w:rStyle w:val="Code"/>
              <w:rFonts w:ascii="Times New Roman" w:hAnsi="Times New Roman" w:cs="Times New Roman"/>
            </w:rPr>
            <w:t>[23]</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48" w:name="_Toc141882798"/>
      <w:r>
        <w:lastRenderedPageBreak/>
        <w:t xml:space="preserve">Keras und </w:t>
      </w:r>
      <w:r w:rsidR="00551F6C">
        <w:t>Tensor</w:t>
      </w:r>
      <w:r w:rsidR="00F77FEB">
        <w:t>F</w:t>
      </w:r>
      <w:r w:rsidR="00551F6C">
        <w:t>low</w:t>
      </w:r>
      <w:bookmarkEnd w:id="48"/>
      <w:r w:rsidR="00551F6C">
        <w:t xml:space="preserve"> </w:t>
      </w:r>
    </w:p>
    <w:p w14:paraId="022303AD" w14:textId="1D2927BE"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E530E3">
            <w:t>[10, S. 297f.]</w:t>
          </w:r>
          <w:r w:rsidR="00647866">
            <w:fldChar w:fldCharType="end"/>
          </w:r>
        </w:sdtContent>
      </w:sdt>
      <w:r w:rsidR="00647866">
        <w:t>.</w:t>
      </w:r>
      <w:r>
        <w:t xml:space="preserve"> </w:t>
      </w:r>
    </w:p>
    <w:p w14:paraId="4F074D6C" w14:textId="30330579"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E530E3">
            <w:t>[10, S. 379]</w:t>
          </w:r>
          <w:r w:rsidR="000D1611">
            <w:fldChar w:fldCharType="end"/>
          </w:r>
        </w:sdtContent>
      </w:sdt>
      <w:r w:rsidR="006109D0">
        <w:t>.</w:t>
      </w:r>
      <w:r w:rsidR="005752C8">
        <w:t xml:space="preserve"> </w:t>
      </w:r>
      <w:r w:rsidR="00E05563">
        <w:t>Seit Version 2 bringt TensorFlow seine eigene Keras-Implementierung (tf.keras)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NFQxNDoxNTo1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E530E3">
            <w:t>[10, S. 277f.]</w:t>
          </w:r>
          <w:r w:rsidR="008B079B">
            <w:fldChar w:fldCharType="end"/>
          </w:r>
        </w:sdtContent>
      </w:sdt>
      <w:r w:rsidR="008B079B">
        <w:t xml:space="preserve">. </w:t>
      </w:r>
    </w:p>
    <w:p w14:paraId="5452300C" w14:textId="6BE4D472"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0XSJ9XX0sIlRhZyI6IkNpdGF2aVBsYWNlaG9sZGVyI2QxMDIxYmQ4LTNhYjctNDA5Yi05MjQ0LWNmYjAxYWIxZWEzZCIsIlRleHQiOiJbMjRdIiwiV0FJVmVyc2lvbiI6IjYuMTQuMC4wIn0=}</w:instrText>
          </w:r>
          <w:r w:rsidR="009348FA">
            <w:fldChar w:fldCharType="separate"/>
          </w:r>
          <w:r w:rsidR="00397052">
            <w:t>[24]</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9A2913">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xNjFhZjlhMy05NjM1LTQzMmItYTlkYy1lZjE4YmNjNWM4ZDIiLCJUZXh0IjoiWzI1XSIsIldBSVZlcnNpb24iOiI2LjE0LjAuMCJ9}</w:instrText>
          </w:r>
          <w:r w:rsidR="009348FA">
            <w:rPr>
              <w:rStyle w:val="Code"/>
              <w:rFonts w:ascii="Times New Roman" w:hAnsi="Times New Roman" w:cs="Times New Roman"/>
            </w:rPr>
            <w:fldChar w:fldCharType="separate"/>
          </w:r>
          <w:r w:rsidR="00397052">
            <w:rPr>
              <w:rStyle w:val="Code"/>
              <w:rFonts w:ascii="Times New Roman" w:hAnsi="Times New Roman" w:cs="Times New Roman"/>
            </w:rPr>
            <w:t>[25]</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49" w:name="_Toc141882799"/>
      <w:r>
        <w:lastRenderedPageBreak/>
        <w:t>Verwandte Arbeiten</w:t>
      </w:r>
      <w:bookmarkEnd w:id="49"/>
    </w:p>
    <w:p w14:paraId="4FEE14B4" w14:textId="7E7A9551" w:rsidR="00BD43D5" w:rsidRDefault="00BD43D5" w:rsidP="00BD43D5">
      <w:pPr>
        <w:pStyle w:val="berschrift2"/>
      </w:pPr>
      <w:bookmarkStart w:id="50" w:name="_Toc141882800"/>
      <w:r>
        <w:t xml:space="preserve">Vorangegangene </w:t>
      </w:r>
      <w:r w:rsidR="00B76819">
        <w:t>Abschlussarbeiten</w:t>
      </w:r>
      <w:bookmarkEnd w:id="50"/>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6872EC1B"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5ZWY0N2ZjMi04ZWJhLTQ0M2QtOGQyMy1iNDFlM2QzOWU2MDIiLCJUZXh0IjoiWzI2XSIsIldBSVZlcnNpb24iOiI2LjE0LjAuMCJ9}</w:instrText>
          </w:r>
          <w:r w:rsidR="00E56548">
            <w:fldChar w:fldCharType="separate"/>
          </w:r>
          <w:r w:rsidR="00397052">
            <w:t>[26]</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5C198507"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wYjAzZWFlZC1hNzk0LTQ2YTEtYmQ0ZC1kNWEyYjI1M2VjNmMiLCJUZXh0IjoiWzI3XSIsIldBSVZlcnNpb24iOiI2LjE0LjAuMCJ9}</w:instrText>
          </w:r>
          <w:r w:rsidR="007B380C">
            <w:fldChar w:fldCharType="separate"/>
          </w:r>
          <w:r w:rsidR="00397052">
            <w:t>[27]</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EBB48FD"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0NDFkZTZhZS04YTg1LTQ5NjItOTM4NS05ZDAzNTFmNzQ4Y2QiLCJUZXh0IjoiWzI4XSIsIldBSVZlcnNpb24iOiI2LjE0LjAuMCJ9}</w:instrText>
          </w:r>
          <w:r w:rsidR="00D76C2B">
            <w:fldChar w:fldCharType="separate"/>
          </w:r>
          <w:r w:rsidR="00397052">
            <w:t>[28]</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036552F"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p>
    <w:p w14:paraId="74A7343E" w14:textId="1D47ACFD" w:rsidR="00BD43D5" w:rsidRPr="009753F0" w:rsidRDefault="00BD43D5" w:rsidP="00BD43D5">
      <w:pPr>
        <w:pStyle w:val="berschrift2"/>
        <w:rPr>
          <w:lang w:val="en-GB"/>
        </w:rPr>
      </w:pPr>
      <w:bookmarkStart w:id="51" w:name="_Toc141882801"/>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51"/>
    </w:p>
    <w:p w14:paraId="4BEAC871" w14:textId="4CFFAE91"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787891">
        <w:t xml:space="preserve">Abtasti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52" w:name="_Toc141882802"/>
      <w:r w:rsidRPr="00BD1E9C">
        <w:rPr>
          <w:lang w:val="en-GB"/>
        </w:rPr>
        <w:t>Vehicle Classification using GPS Data</w:t>
      </w:r>
      <w:bookmarkEnd w:id="52"/>
    </w:p>
    <w:p w14:paraId="09D914EE" w14:textId="523E185A"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OV0ifV19LCJUYWciOiJDaXRhdmlQbGFjZWhvbGRlciNmMWY2ZjU3OC1hYmRhLTQ4YjEtYmVmYi04OGZlMTA0ODQ5ZDQiLCJUZXh0IjoiWzI5XSIsIldBSVZlcnNpb24iOiI2LjE0LjAuMCJ9}</w:instrText>
          </w:r>
          <w:r w:rsidR="00E530E3">
            <w:fldChar w:fldCharType="separate"/>
          </w:r>
          <w:r w:rsidR="00397052">
            <w:t>[29]</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53" w:name="_Toc141882803"/>
      <w:r>
        <w:lastRenderedPageBreak/>
        <w:t>Datengrundlage</w:t>
      </w:r>
      <w:bookmarkEnd w:id="53"/>
    </w:p>
    <w:p w14:paraId="3777B2A0" w14:textId="422E78F9" w:rsidR="00F2088B" w:rsidRPr="00F2088B" w:rsidRDefault="00D65AC9" w:rsidP="00F2088B">
      <w:pPr>
        <w:pStyle w:val="berschrift2"/>
      </w:pPr>
      <w:bookmarkStart w:id="54" w:name="_Toc141882804"/>
      <w:r>
        <w:t>Anforderungen</w:t>
      </w:r>
      <w:bookmarkEnd w:id="54"/>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bookmarkStart w:id="55" w:name="_Toc141882805"/>
      <w:r>
        <w:t>Datengewinnung</w:t>
      </w:r>
      <w:bookmarkEnd w:id="55"/>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w:t>
      </w:r>
      <w:r w:rsidR="005E1611">
        <w:lastRenderedPageBreak/>
        <w:t xml:space="preserve">Anforderungen 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di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das </w:t>
      </w:r>
      <w:r w:rsidR="00367323" w:rsidRPr="00367323">
        <w:rPr>
          <w:color w:val="70AD47" w:themeColor="accent6"/>
        </w:rPr>
        <w:t>MQTT</w:t>
      </w:r>
      <w:r w:rsidR="00367323">
        <w:rPr>
          <w:color w:val="70AD47" w:themeColor="accent6"/>
        </w:rPr>
        <w:t>-Protokoll</w:t>
      </w:r>
      <w:r w:rsidR="00367323">
        <w:t xml:space="preserve"> 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csv-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69"/>
        <w:gridCol w:w="1198"/>
        <w:gridCol w:w="6495"/>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Default="007D1002" w:rsidP="00383126">
            <w:pPr>
              <w:pStyle w:val="TabStandard"/>
            </w:pPr>
            <w:r>
              <w:t>B</w:t>
            </w:r>
            <w:r w:rsidR="00383126">
              <w:t>ezeichner</w:t>
            </w:r>
          </w:p>
        </w:tc>
        <w:tc>
          <w:tcPr>
            <w:tcW w:w="1198" w:type="dxa"/>
          </w:tcPr>
          <w:p w14:paraId="5B65B74B" w14:textId="1AD51EA2" w:rsidR="00383126" w:rsidRDefault="00383126" w:rsidP="00383126">
            <w:pPr>
              <w:pStyle w:val="TabStandard"/>
            </w:pPr>
            <w:r>
              <w:t>Datentyp</w:t>
            </w:r>
          </w:p>
        </w:tc>
        <w:tc>
          <w:tcPr>
            <w:tcW w:w="6515" w:type="dxa"/>
          </w:tcPr>
          <w:p w14:paraId="6835A50A" w14:textId="5E14AEEB" w:rsidR="00383126" w:rsidRDefault="007D1002" w:rsidP="00383126">
            <w:pPr>
              <w:pStyle w:val="TabStandard"/>
            </w:pPr>
            <w:r>
              <w:t>Erläuterung</w:t>
            </w:r>
          </w:p>
        </w:tc>
      </w:tr>
      <w:tr w:rsidR="00383126" w14:paraId="78CD4EA1" w14:textId="77777777" w:rsidTr="007D1002">
        <w:tc>
          <w:tcPr>
            <w:tcW w:w="1349" w:type="dxa"/>
          </w:tcPr>
          <w:p w14:paraId="1CBF247D" w14:textId="3897C65A" w:rsidR="00383126" w:rsidRPr="00107650" w:rsidRDefault="00383126" w:rsidP="00383126">
            <w:pPr>
              <w:pStyle w:val="TabStandard"/>
              <w:rPr>
                <w:rStyle w:val="Code"/>
              </w:rPr>
            </w:pPr>
            <w:r w:rsidRPr="00107650">
              <w:rPr>
                <w:rStyle w:val="Code"/>
              </w:rPr>
              <w:t>idx</w:t>
            </w:r>
          </w:p>
        </w:tc>
        <w:tc>
          <w:tcPr>
            <w:tcW w:w="1198" w:type="dxa"/>
          </w:tcPr>
          <w:p w14:paraId="6BE7897A" w14:textId="375EABCE" w:rsidR="00383126" w:rsidRDefault="00383126" w:rsidP="00383126">
            <w:pPr>
              <w:pStyle w:val="TabStandard"/>
            </w:pPr>
            <w:r>
              <w:t>Integer</w:t>
            </w:r>
          </w:p>
        </w:tc>
        <w:tc>
          <w:tcPr>
            <w:tcW w:w="6515" w:type="dxa"/>
          </w:tcPr>
          <w:p w14:paraId="2C9204C2" w14:textId="3E05BF74" w:rsidR="00383126" w:rsidRDefault="007D1002" w:rsidP="00383126">
            <w:pPr>
              <w:pStyle w:val="TabStandard"/>
            </w:pPr>
            <w:r>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107650" w:rsidRDefault="00383126" w:rsidP="00383126">
            <w:pPr>
              <w:pStyle w:val="TabStandard"/>
              <w:rPr>
                <w:rStyle w:val="Code"/>
              </w:rPr>
            </w:pPr>
            <w:r w:rsidRPr="00107650">
              <w:rPr>
                <w:rStyle w:val="Code"/>
              </w:rPr>
              <w:t>type</w:t>
            </w:r>
          </w:p>
        </w:tc>
        <w:tc>
          <w:tcPr>
            <w:tcW w:w="1198" w:type="dxa"/>
          </w:tcPr>
          <w:p w14:paraId="17B65B6D" w14:textId="5B3DDAE5" w:rsidR="00383126" w:rsidRDefault="007D1002" w:rsidP="00383126">
            <w:pPr>
              <w:pStyle w:val="TabStandard"/>
            </w:pPr>
            <w:r>
              <w:t>Integer</w:t>
            </w:r>
          </w:p>
        </w:tc>
        <w:tc>
          <w:tcPr>
            <w:tcW w:w="6515" w:type="dxa"/>
          </w:tcPr>
          <w:p w14:paraId="0AA5761A" w14:textId="77777777" w:rsidR="00383126" w:rsidRDefault="007D1002" w:rsidP="00383126">
            <w:pPr>
              <w:pStyle w:val="TabStandard"/>
            </w:pPr>
            <w:r>
              <w:t>Die Klasse des aufzeichnenden Verkehrsteilnehmers:</w:t>
            </w:r>
          </w:p>
          <w:p w14:paraId="49DE3525" w14:textId="53FD6730" w:rsidR="007D1002" w:rsidRDefault="007D1002" w:rsidP="00383126">
            <w:pPr>
              <w:pStyle w:val="TabStandard"/>
            </w:pPr>
            <w:r>
              <w:t>0 = Fußgänger, 1 = Fahrrad, 2 = Motorrad, 3 = Auto (, …)</w:t>
            </w:r>
          </w:p>
        </w:tc>
      </w:tr>
      <w:tr w:rsidR="00383126" w14:paraId="32D4042F" w14:textId="77777777" w:rsidTr="007D1002">
        <w:tc>
          <w:tcPr>
            <w:tcW w:w="1349" w:type="dxa"/>
          </w:tcPr>
          <w:p w14:paraId="44E0F85E" w14:textId="6B67D1CD" w:rsidR="00383126" w:rsidRPr="00107650" w:rsidRDefault="007D1002" w:rsidP="00383126">
            <w:pPr>
              <w:pStyle w:val="TabStandard"/>
              <w:rPr>
                <w:rStyle w:val="Code"/>
              </w:rPr>
            </w:pPr>
            <w:r w:rsidRPr="00107650">
              <w:rPr>
                <w:rStyle w:val="Code"/>
              </w:rPr>
              <w:t>lat</w:t>
            </w:r>
          </w:p>
        </w:tc>
        <w:tc>
          <w:tcPr>
            <w:tcW w:w="1198" w:type="dxa"/>
          </w:tcPr>
          <w:p w14:paraId="05A51AB9" w14:textId="0010ACEC" w:rsidR="00383126" w:rsidRDefault="007D1002" w:rsidP="00383126">
            <w:pPr>
              <w:pStyle w:val="TabStandard"/>
            </w:pPr>
            <w:r>
              <w:t>Double</w:t>
            </w:r>
          </w:p>
        </w:tc>
        <w:tc>
          <w:tcPr>
            <w:tcW w:w="6515" w:type="dxa"/>
          </w:tcPr>
          <w:p w14:paraId="29FEE641" w14:textId="6E342B9F" w:rsidR="00383126" w:rsidRDefault="007D1002" w:rsidP="00383126">
            <w:pPr>
              <w:pStyle w:val="TabStandard"/>
            </w:pPr>
            <w:r>
              <w:t>Die geographische Breitenkoordinate in Dezimalgrad.</w:t>
            </w:r>
          </w:p>
        </w:tc>
      </w:tr>
      <w:tr w:rsidR="007D1002" w14:paraId="26C171CF" w14:textId="77777777" w:rsidTr="007D1002">
        <w:tc>
          <w:tcPr>
            <w:tcW w:w="1349" w:type="dxa"/>
          </w:tcPr>
          <w:p w14:paraId="099963AF" w14:textId="0D20BF63" w:rsidR="007D1002" w:rsidRPr="00107650" w:rsidRDefault="007D1002" w:rsidP="00383126">
            <w:pPr>
              <w:pStyle w:val="TabStandard"/>
              <w:rPr>
                <w:rStyle w:val="Code"/>
              </w:rPr>
            </w:pPr>
            <w:r w:rsidRPr="00107650">
              <w:rPr>
                <w:rStyle w:val="Code"/>
              </w:rPr>
              <w:t>lon</w:t>
            </w:r>
          </w:p>
        </w:tc>
        <w:tc>
          <w:tcPr>
            <w:tcW w:w="1198" w:type="dxa"/>
          </w:tcPr>
          <w:p w14:paraId="5C91D3CA" w14:textId="7099F6AC" w:rsidR="007D1002" w:rsidRDefault="007D1002" w:rsidP="00383126">
            <w:pPr>
              <w:pStyle w:val="TabStandard"/>
            </w:pPr>
            <w:r>
              <w:t>Double</w:t>
            </w:r>
          </w:p>
        </w:tc>
        <w:tc>
          <w:tcPr>
            <w:tcW w:w="6515" w:type="dxa"/>
          </w:tcPr>
          <w:p w14:paraId="6176D475" w14:textId="016B6AD7" w:rsidR="007D1002" w:rsidRDefault="007D1002" w:rsidP="00383126">
            <w:pPr>
              <w:pStyle w:val="TabStandard"/>
            </w:pPr>
            <w:r>
              <w:t>Die geographische Längenkoordinate in Dezimalgrad.</w:t>
            </w:r>
          </w:p>
        </w:tc>
      </w:tr>
      <w:tr w:rsidR="007D1002" w14:paraId="40FBA782" w14:textId="77777777" w:rsidTr="007D1002">
        <w:tc>
          <w:tcPr>
            <w:tcW w:w="1349" w:type="dxa"/>
          </w:tcPr>
          <w:p w14:paraId="3D035C62" w14:textId="3C8941AC" w:rsidR="007D1002" w:rsidRPr="00107650" w:rsidRDefault="007D1002" w:rsidP="00383126">
            <w:pPr>
              <w:pStyle w:val="TabStandard"/>
              <w:rPr>
                <w:rStyle w:val="Code"/>
              </w:rPr>
            </w:pPr>
            <w:r w:rsidRPr="00107650">
              <w:rPr>
                <w:rStyle w:val="Code"/>
              </w:rPr>
              <w:lastRenderedPageBreak/>
              <w:t>accuracy</w:t>
            </w:r>
          </w:p>
        </w:tc>
        <w:tc>
          <w:tcPr>
            <w:tcW w:w="1198" w:type="dxa"/>
          </w:tcPr>
          <w:p w14:paraId="44FBE3AF" w14:textId="118E900C" w:rsidR="007D1002" w:rsidRDefault="007D1002" w:rsidP="00383126">
            <w:pPr>
              <w:pStyle w:val="TabStandard"/>
            </w:pPr>
            <w:r>
              <w:t>Double</w:t>
            </w:r>
          </w:p>
        </w:tc>
        <w:tc>
          <w:tcPr>
            <w:tcW w:w="6515" w:type="dxa"/>
          </w:tcPr>
          <w:p w14:paraId="0E5A8060" w14:textId="0BEB4D45" w:rsidR="007D1002" w:rsidRDefault="007D1002" w:rsidP="00383126">
            <w:pPr>
              <w:pStyle w:val="TabStandard"/>
            </w:pPr>
            <w:r>
              <w:t xml:space="preserve">Die geschätzte </w:t>
            </w:r>
            <w:r w:rsidR="00A41AA1">
              <w:t xml:space="preserve">radiale </w:t>
            </w:r>
            <w:r>
              <w:t>Genauigkeit de</w:t>
            </w:r>
            <w:r w:rsidR="00A41AA1">
              <w:t>s</w:t>
            </w:r>
            <w:r>
              <w:t xml:space="preserve"> aufgezeichneten Koordinaten</w:t>
            </w:r>
            <w:r w:rsidR="00A41AA1">
              <w:t>punktes</w:t>
            </w:r>
            <w:r>
              <w:t xml:space="preserve"> in Meter.</w:t>
            </w:r>
          </w:p>
        </w:tc>
      </w:tr>
      <w:tr w:rsidR="007D1002" w14:paraId="571FAF0A" w14:textId="77777777" w:rsidTr="007D1002">
        <w:tc>
          <w:tcPr>
            <w:tcW w:w="1349" w:type="dxa"/>
          </w:tcPr>
          <w:p w14:paraId="14458E41" w14:textId="65FD7F90" w:rsidR="007D1002" w:rsidRPr="00107650" w:rsidRDefault="007D1002" w:rsidP="00383126">
            <w:pPr>
              <w:pStyle w:val="TabStandard"/>
              <w:rPr>
                <w:rStyle w:val="Code"/>
              </w:rPr>
            </w:pPr>
            <w:r w:rsidRPr="00107650">
              <w:rPr>
                <w:rStyle w:val="Code"/>
              </w:rPr>
              <w:t>time</w:t>
            </w:r>
          </w:p>
        </w:tc>
        <w:tc>
          <w:tcPr>
            <w:tcW w:w="1198" w:type="dxa"/>
          </w:tcPr>
          <w:p w14:paraId="4B6F0704" w14:textId="46D7E0C6" w:rsidR="007D1002" w:rsidRDefault="007D1002" w:rsidP="00383126">
            <w:pPr>
              <w:pStyle w:val="TabStandard"/>
            </w:pPr>
            <w:r>
              <w:t>Integer</w:t>
            </w:r>
          </w:p>
        </w:tc>
        <w:tc>
          <w:tcPr>
            <w:tcW w:w="6515" w:type="dxa"/>
          </w:tcPr>
          <w:p w14:paraId="7D6CEF27" w14:textId="15BCB502" w:rsidR="004C2B20" w:rsidRDefault="007D1002" w:rsidP="00383126">
            <w:pPr>
              <w:pStyle w:val="TabStandard"/>
            </w:pPr>
            <w:r>
              <w:t>Zeitstempel der Koordinatenaufzeichnung in Millisekunden seit</w:t>
            </w:r>
            <w:r w:rsidR="00BB1AFC">
              <w:t xml:space="preserve"> der Unix-Epoche (01.01.1970 00:00:00 Uhr).</w:t>
            </w:r>
          </w:p>
        </w:tc>
      </w:tr>
    </w:tbl>
    <w:p w14:paraId="2F8C0F6A" w14:textId="74B5F9FD" w:rsidR="00383126" w:rsidRPr="00000B88" w:rsidRDefault="004C2B20" w:rsidP="004C2B20">
      <w:pPr>
        <w:pStyle w:val="Beschriftung"/>
        <w:jc w:val="center"/>
      </w:pPr>
      <w:bookmarkStart w:id="56" w:name="_Toc141882850"/>
      <w:r>
        <w:t xml:space="preserve">Tab.  </w:t>
      </w:r>
      <w:r w:rsidR="00000000">
        <w:fldChar w:fldCharType="begin"/>
      </w:r>
      <w:r w:rsidR="00000000">
        <w:instrText xml:space="preserve"> SEQ Tab._ \* ARABIC </w:instrText>
      </w:r>
      <w:r w:rsidR="00000000">
        <w:fldChar w:fldCharType="separate"/>
      </w:r>
      <w:r w:rsidR="004B46A7">
        <w:rPr>
          <w:noProof/>
        </w:rPr>
        <w:t>1</w:t>
      </w:r>
      <w:r w:rsidR="00000000">
        <w:rPr>
          <w:noProof/>
        </w:rPr>
        <w:fldChar w:fldCharType="end"/>
      </w:r>
      <w:r>
        <w:t>: Spalten der von MotionTrace erzeugten csv-Dateien</w:t>
      </w:r>
      <w:r w:rsidR="00DD20EA">
        <w:t xml:space="preserve"> (Rohaufnahmen)</w:t>
      </w:r>
      <w:bookmarkEnd w:id="56"/>
    </w:p>
    <w:p w14:paraId="4A02371F" w14:textId="77777777" w:rsidR="005E1611" w:rsidRDefault="005E1611" w:rsidP="00E667E8"/>
    <w:p w14:paraId="7CA6AE53" w14:textId="07D4335A"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h</w:t>
      </w:r>
      <w:r w:rsidR="003C21F7" w:rsidRPr="001E1A59">
        <w:t>inweg 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769084A5">
            <wp:extent cx="1906078" cy="4130843"/>
            <wp:effectExtent l="95250" t="95250" r="94615" b="7937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8915" cy="4158663"/>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26FB1E23" w:rsidR="007F2979" w:rsidRPr="007F2979" w:rsidRDefault="00CC3C71" w:rsidP="006A2E5D">
      <w:pPr>
        <w:pStyle w:val="Beschriftung"/>
        <w:jc w:val="center"/>
      </w:pPr>
      <w:bookmarkStart w:id="57" w:name="_Toc141882843"/>
      <w:r>
        <w:t xml:space="preserve">Abb.  </w:t>
      </w:r>
      <w:r w:rsidR="00000000">
        <w:fldChar w:fldCharType="begin"/>
      </w:r>
      <w:r w:rsidR="00000000">
        <w:instrText xml:space="preserve"> SEQ Abb._ \* ARABIC </w:instrText>
      </w:r>
      <w:r w:rsidR="00000000">
        <w:fldChar w:fldCharType="separate"/>
      </w:r>
      <w:r w:rsidR="00D34A56">
        <w:rPr>
          <w:noProof/>
        </w:rPr>
        <w:t>16</w:t>
      </w:r>
      <w:r w:rsidR="00000000">
        <w:rPr>
          <w:noProof/>
        </w:rPr>
        <w:fldChar w:fldCharType="end"/>
      </w:r>
      <w:r>
        <w:t>: Screenshot der MotionTrace-App</w:t>
      </w:r>
      <w:bookmarkEnd w:id="57"/>
    </w:p>
    <w:p w14:paraId="28C239E6" w14:textId="21D9C64C" w:rsidR="00F2088B" w:rsidRDefault="00F2088B" w:rsidP="00F2088B">
      <w:pPr>
        <w:pStyle w:val="berschrift2"/>
      </w:pPr>
      <w:bookmarkStart w:id="58" w:name="_Toc141882806"/>
      <w:r>
        <w:t>Be</w:t>
      </w:r>
      <w:r w:rsidR="00760AAA">
        <w:t>trachtung</w:t>
      </w:r>
      <w:r>
        <w:t xml:space="preserve"> de</w:t>
      </w:r>
      <w:r w:rsidR="00E20F0B">
        <w:t xml:space="preserve">r </w:t>
      </w:r>
      <w:r w:rsidR="00281A17">
        <w:t>Ausgangsdaten</w:t>
      </w:r>
      <w:bookmarkEnd w:id="58"/>
    </w:p>
    <w:p w14:paraId="539909A9" w14:textId="05280C7E" w:rsidR="007C11E6" w:rsidRDefault="007C11E6" w:rsidP="007C11E6">
      <w:r>
        <w:t xml:space="preserve">Insgesamt konnten </w:t>
      </w:r>
      <w:r w:rsidRPr="001E1A59">
        <w:rPr>
          <w:color w:val="FF0000"/>
        </w:rPr>
        <w:t>17</w:t>
      </w:r>
      <w:r w:rsidR="00C5063F">
        <w:rPr>
          <w:color w:val="FF0000"/>
        </w:rPr>
        <w:t>5</w:t>
      </w:r>
      <w:r w:rsidRPr="001E1A59">
        <w:rPr>
          <w:color w:val="FF0000"/>
        </w:rPr>
        <w:t xml:space="preserve"> GNSS-Sequenzen </w:t>
      </w:r>
      <w:r>
        <w:t xml:space="preserve">mit einer Gesamtlänge von ca. </w:t>
      </w:r>
      <w:r w:rsidRPr="001E1A59">
        <w:rPr>
          <w:color w:val="FF0000"/>
        </w:rPr>
        <w:t xml:space="preserve">32 Stunden </w:t>
      </w:r>
      <w:r>
        <w:t xml:space="preserve">als Datengrundlage für diese Arbeit gesammelt werden. Die Verteilung dieser 32 Stunden auf die </w:t>
      </w:r>
      <w:r>
        <w:lastRenderedPageBreak/>
        <w:t xml:space="preserve">einzelnen </w:t>
      </w:r>
      <w:r w:rsidR="00E14A19">
        <w:t>Verkehrsteilnehmerk</w:t>
      </w:r>
      <w:r>
        <w:t xml:space="preserve">lassen ist hierbei </w:t>
      </w:r>
      <w:r w:rsidRPr="007D5458">
        <w:rPr>
          <w:color w:val="FF0000"/>
        </w:rPr>
        <w:t>Abb. 1</w:t>
      </w:r>
      <w:r w:rsidR="007D5458">
        <w:rPr>
          <w:color w:val="FF0000"/>
        </w:rPr>
        <w:t>7</w:t>
      </w:r>
      <w:r w:rsidRPr="007D5458">
        <w:t xml:space="preserve"> </w:t>
      </w:r>
      <w:r>
        <w:t>zu entnehmen.</w:t>
      </w:r>
      <w:r w:rsidR="00E14A19">
        <w:t xml:space="preserve"> Demnach sind in etwa </w:t>
      </w:r>
      <w:r w:rsidR="00E14A19" w:rsidRPr="00896FE0">
        <w:rPr>
          <w:color w:val="FF0000"/>
        </w:rPr>
        <w:t>34,</w:t>
      </w:r>
      <w:r w:rsidR="00374759">
        <w:rPr>
          <w:color w:val="FF0000"/>
        </w:rPr>
        <w:t>6</w:t>
      </w:r>
      <w:r w:rsidR="00E14A19" w:rsidRPr="00896FE0">
        <w:rPr>
          <w:color w:val="FF0000"/>
        </w:rPr>
        <w:t xml:space="preserve">% </w:t>
      </w:r>
      <w:r w:rsidR="00E14A19">
        <w:t xml:space="preserve">der Ausgangsdaten der Klasse </w:t>
      </w:r>
      <w:r w:rsidR="00E14A19" w:rsidRPr="00E14A19">
        <w:rPr>
          <w:i/>
          <w:iCs/>
        </w:rPr>
        <w:t>Auto</w:t>
      </w:r>
      <w:r w:rsidR="00E14A19">
        <w:t xml:space="preserve">, </w:t>
      </w:r>
      <w:r w:rsidR="00E14A19" w:rsidRPr="00896FE0">
        <w:rPr>
          <w:color w:val="FF0000"/>
        </w:rPr>
        <w:t xml:space="preserve">24,5% </w:t>
      </w:r>
      <w:r w:rsidR="00E14A19">
        <w:t xml:space="preserve">der Klasse </w:t>
      </w:r>
      <w:r w:rsidR="00E14A19" w:rsidRPr="00E14A19">
        <w:rPr>
          <w:i/>
          <w:iCs/>
        </w:rPr>
        <w:t>Fahrrad</w:t>
      </w:r>
      <w:r w:rsidR="00E14A19">
        <w:t xml:space="preserve">, </w:t>
      </w:r>
      <w:r w:rsidR="00E14A19" w:rsidRPr="00896FE0">
        <w:rPr>
          <w:color w:val="FF0000"/>
        </w:rPr>
        <w:t>20,</w:t>
      </w:r>
      <w:r w:rsidR="00374759">
        <w:rPr>
          <w:color w:val="FF0000"/>
        </w:rPr>
        <w:t>3</w:t>
      </w:r>
      <w:r w:rsidR="00E14A19">
        <w:t xml:space="preserve">% der Klasse </w:t>
      </w:r>
      <w:r w:rsidR="00E14A19" w:rsidRPr="00E14A19">
        <w:rPr>
          <w:i/>
          <w:iCs/>
        </w:rPr>
        <w:t>Motorrad</w:t>
      </w:r>
      <w:r w:rsidR="00E14A19">
        <w:t xml:space="preserve"> und </w:t>
      </w:r>
      <w:r w:rsidR="00E14A19" w:rsidRPr="00896FE0">
        <w:rPr>
          <w:color w:val="FF0000"/>
        </w:rPr>
        <w:t>20,</w:t>
      </w:r>
      <w:r w:rsidR="00C5063F">
        <w:rPr>
          <w:color w:val="FF0000"/>
        </w:rPr>
        <w:t>6</w:t>
      </w:r>
      <w:r w:rsidR="00E14A19" w:rsidRPr="00896FE0">
        <w:rPr>
          <w:color w:val="FF0000"/>
        </w:rPr>
        <w:t xml:space="preserve">% </w:t>
      </w:r>
      <w:r w:rsidR="00E14A19">
        <w:t xml:space="preserve">der Klasse </w:t>
      </w:r>
      <w:r w:rsidR="00E14A19" w:rsidRPr="00E14A19">
        <w:rPr>
          <w:i/>
          <w:iCs/>
        </w:rPr>
        <w:t>Fußgänger</w:t>
      </w:r>
      <w:r w:rsidR="00E14A19">
        <w:t xml:space="preserve"> zugeordnet.</w:t>
      </w:r>
      <w:r w:rsidR="00AD4F16">
        <w:t xml:space="preserve"> Die Daten sind somit in Bezug auf die Klassen nicht ausgeglichen.</w:t>
      </w:r>
    </w:p>
    <w:p w14:paraId="31F52D57" w14:textId="4E4DFDE4" w:rsidR="007C11E6" w:rsidRDefault="00C5063F" w:rsidP="007C11E6">
      <w:pPr>
        <w:pStyle w:val="AbbMitRahmen"/>
      </w:pPr>
      <w:r w:rsidRPr="00C5063F">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1F0FF6F5" w:rsidR="007C11E6" w:rsidRDefault="007C11E6" w:rsidP="007C11E6">
      <w:pPr>
        <w:pStyle w:val="Beschriftung"/>
        <w:jc w:val="center"/>
      </w:pPr>
      <w:bookmarkStart w:id="59" w:name="_Toc141882844"/>
      <w:r>
        <w:t xml:space="preserve">Abb.  </w:t>
      </w:r>
      <w:r w:rsidR="00000000">
        <w:fldChar w:fldCharType="begin"/>
      </w:r>
      <w:r w:rsidR="00000000">
        <w:instrText xml:space="preserve"> SEQ Abb._ \* ARABIC </w:instrText>
      </w:r>
      <w:r w:rsidR="00000000">
        <w:fldChar w:fldCharType="separate"/>
      </w:r>
      <w:r w:rsidR="00D34A56">
        <w:rPr>
          <w:noProof/>
        </w:rPr>
        <w:t>17</w:t>
      </w:r>
      <w:r w:rsidR="00000000">
        <w:rPr>
          <w:noProof/>
        </w:rPr>
        <w:fldChar w:fldCharType="end"/>
      </w:r>
      <w:r>
        <w:t xml:space="preserve">: </w:t>
      </w:r>
      <w:r w:rsidR="00C9672B">
        <w:t>Umfang der Aufnahmen (in Stunden)</w:t>
      </w:r>
      <w:r>
        <w:t xml:space="preserve"> nach Verkehrsteilnehmerklasse</w:t>
      </w:r>
      <w:bookmarkEnd w:id="59"/>
    </w:p>
    <w:p w14:paraId="25EAB2C0" w14:textId="77777777" w:rsidR="00C17ED8" w:rsidRDefault="00C17ED8" w:rsidP="00C17ED8"/>
    <w:p w14:paraId="0404C798" w14:textId="2C25D10B" w:rsidR="007D5458" w:rsidRDefault="00DE7D31" w:rsidP="00C17ED8">
      <w:r>
        <w:t xml:space="preserve">Visualisiert man die gesammelten Sequenzen auf einer Karte, so fällt auf, dass ein großer Teil der Daten nur wenigen Städten und Gemeinden entstammt. </w:t>
      </w:r>
      <w:r w:rsidR="001E3056">
        <w:t xml:space="preserve">Zu diesen gehören die Städt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8894°</w:t>
      </w:r>
      <w:r w:rsidR="00374759" w:rsidRPr="00374759">
        <w:t xml:space="preserve"> bis</w:t>
      </w:r>
      <w:r w:rsidR="00374759" w:rsidRPr="00374759">
        <w:t xml:space="preserve"> 50.4174°</w:t>
      </w:r>
      <w:r w:rsidR="00374759" w:rsidRPr="00374759">
        <w:t xml:space="preserve"> und in der Länge auf das Intervall von </w:t>
      </w:r>
      <w:r w:rsidR="00374759" w:rsidRPr="00374759">
        <w:t>10.8821°</w:t>
      </w:r>
      <w:r w:rsidR="00374759" w:rsidRPr="00374759">
        <w:t xml:space="preserve"> bis</w:t>
      </w:r>
      <w:r w:rsidR="00374759" w:rsidRPr="00374759">
        <w:t xml:space="preserve"> 11.3786°</w:t>
      </w:r>
      <w:r w:rsidR="00374759" w:rsidRPr="00374759">
        <w:t xml:space="preserve"> begrenzt.</w:t>
      </w:r>
      <w:r w:rsidR="00374759">
        <w:t xml:space="preserve"> Die Mehrheit der </w:t>
      </w:r>
      <w:r w:rsidR="00C96A08">
        <w:t>Sequenzen</w:t>
      </w:r>
      <w:r w:rsidR="00374759">
        <w:t xml:space="preserve"> </w:t>
      </w:r>
      <w:r w:rsidR="007D5458">
        <w:t xml:space="preserve">wurde im Raum Sonneberg-Neustadt aufgezeichnet. Die in </w:t>
      </w:r>
      <w:r w:rsidR="007D5458" w:rsidRPr="007D5458">
        <w:rPr>
          <w:color w:val="FF0000"/>
        </w:rPr>
        <w:t xml:space="preserve">Abb. 18 </w:t>
      </w:r>
      <w:r w:rsidR="007D5458" w:rsidRPr="007D5458">
        <w:t xml:space="preserve">dargestellte Visualisierung </w:t>
      </w:r>
      <w:r w:rsidR="007D5458">
        <w:t xml:space="preserve">der entsprechenden </w:t>
      </w:r>
      <w:r w:rsidR="00C96A08">
        <w:t>Sequenzen</w:t>
      </w:r>
      <w:r w:rsidR="007D5458">
        <w:t xml:space="preserve"> 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Nicht in der Abbildung zu erkennen, aber dennoch hervorzuheben ist, dass durch einige der gesammelten Sequenzen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2AC7972F" w:rsidR="007C11E6" w:rsidRDefault="00A3143F" w:rsidP="00A3143F">
      <w:pPr>
        <w:pStyle w:val="Beschriftung"/>
        <w:jc w:val="center"/>
      </w:pPr>
      <w:bookmarkStart w:id="60" w:name="_Toc141882845"/>
      <w:r>
        <w:t xml:space="preserve">Abb.  </w:t>
      </w:r>
      <w:r w:rsidR="00000000">
        <w:fldChar w:fldCharType="begin"/>
      </w:r>
      <w:r w:rsidR="00000000">
        <w:instrText xml:space="preserve"> SEQ Abb._ \* ARABIC </w:instrText>
      </w:r>
      <w:r w:rsidR="00000000">
        <w:fldChar w:fldCharType="separate"/>
      </w:r>
      <w:r w:rsidR="00D34A56">
        <w:rPr>
          <w:noProof/>
        </w:rPr>
        <w:t>18</w:t>
      </w:r>
      <w:r w:rsidR="00000000">
        <w:rPr>
          <w:noProof/>
        </w:rPr>
        <w:fldChar w:fldCharType="end"/>
      </w:r>
      <w:r>
        <w:t>: Visualisierung der gesammelten GNSS-Sequenzen im Raum Sonneberg-Neustadt</w:t>
      </w:r>
      <w:bookmarkEnd w:id="60"/>
    </w:p>
    <w:p w14:paraId="5638524A" w14:textId="77777777" w:rsidR="00C52386" w:rsidRDefault="00C52386" w:rsidP="00A3143F"/>
    <w:p w14:paraId="35732485" w14:textId="4982D32A" w:rsidR="00EB5A2B" w:rsidRDefault="00CC602D" w:rsidP="00A3143F">
      <w:r>
        <w:t>Die einzelne Betrachtung der Sequenzen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Sequenzen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t>differenziert</w:t>
      </w:r>
      <w:r w:rsidR="005D5F4D">
        <w:t xml:space="preserve">. </w:t>
      </w:r>
      <w:r w:rsidR="00EB5A2B" w:rsidRPr="005A3C46">
        <w:rPr>
          <w:color w:val="FF0000"/>
        </w:rPr>
        <w:t>Abb. 1</w:t>
      </w:r>
      <w:r w:rsidR="005A3C46">
        <w:rPr>
          <w:color w:val="FF0000"/>
        </w:rPr>
        <w:t>9</w:t>
      </w:r>
      <w:r w:rsidR="00EB5A2B" w:rsidRPr="005A3C46">
        <w:rPr>
          <w:color w:val="FF0000"/>
        </w:rPr>
        <w:t xml:space="preserve"> </w:t>
      </w:r>
      <w:r w:rsidR="00EB5A2B">
        <w:t xml:space="preserve">veranschaulicht 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0D7D9387" w:rsidR="00461ACB" w:rsidRDefault="00821031" w:rsidP="00ED0E47">
      <w:pPr>
        <w:pStyle w:val="AbbMitRahmen"/>
      </w:pPr>
      <w:r>
        <w:rPr>
          <w:noProof/>
        </w:rPr>
        <w:drawing>
          <wp:inline distT="0" distB="0" distL="0" distR="0" wp14:anchorId="5AB65395" wp14:editId="3765606C">
            <wp:extent cx="4977442" cy="1899412"/>
            <wp:effectExtent l="0" t="0" r="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5504" cy="1910121"/>
                    </a:xfrm>
                    <a:prstGeom prst="rect">
                      <a:avLst/>
                    </a:prstGeom>
                    <a:noFill/>
                  </pic:spPr>
                </pic:pic>
              </a:graphicData>
            </a:graphic>
          </wp:inline>
        </w:drawing>
      </w:r>
    </w:p>
    <w:p w14:paraId="01E0A1DA" w14:textId="7B3810E2" w:rsidR="00896FE0" w:rsidRDefault="00461ACB" w:rsidP="00461ACB">
      <w:pPr>
        <w:pStyle w:val="Beschriftung"/>
        <w:jc w:val="center"/>
      </w:pPr>
      <w:bookmarkStart w:id="61" w:name="_Toc141882846"/>
      <w:r>
        <w:t xml:space="preserve">Abb.  </w:t>
      </w:r>
      <w:r w:rsidR="00000000">
        <w:fldChar w:fldCharType="begin"/>
      </w:r>
      <w:r w:rsidR="00000000">
        <w:instrText xml:space="preserve"> SEQ Abb._ \* ARABIC </w:instrText>
      </w:r>
      <w:r w:rsidR="00000000">
        <w:fldChar w:fldCharType="separate"/>
      </w:r>
      <w:r w:rsidR="00D34A56">
        <w:rPr>
          <w:noProof/>
        </w:rPr>
        <w:t>19</w:t>
      </w:r>
      <w:r w:rsidR="00000000">
        <w:rPr>
          <w:noProof/>
        </w:rPr>
        <w:fldChar w:fldCharType="end"/>
      </w:r>
      <w:r>
        <w:t>: Primäre Fehler</w:t>
      </w:r>
      <w:r w:rsidR="0003556F">
        <w:t>arten innerhalb der GNSS-Sequenzen</w:t>
      </w:r>
      <w:bookmarkEnd w:id="61"/>
    </w:p>
    <w:p w14:paraId="2957000E" w14:textId="77777777" w:rsidR="00ED0E47" w:rsidRDefault="00ED0E47" w:rsidP="00ED0E47"/>
    <w:p w14:paraId="309F9345" w14:textId="537CA9B0" w:rsidR="007A61E9" w:rsidRDefault="00ED0E47" w:rsidP="00F64B5C">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t xml:space="preserve">Unterschieden werden hierbei zwei Formen des Rauschens: das </w:t>
      </w:r>
      <w:r w:rsidR="00DF0272" w:rsidRPr="00DF0272">
        <w:rPr>
          <w:i/>
          <w:iCs/>
        </w:rPr>
        <w:t>senkrechte Rauschen</w:t>
      </w:r>
      <w:r w:rsidR="00DF0272">
        <w:t xml:space="preserve"> und das </w:t>
      </w:r>
      <w:r w:rsidR="00DF0272" w:rsidRPr="00DF0272">
        <w:rPr>
          <w:i/>
          <w:iCs/>
        </w:rPr>
        <w:lastRenderedPageBreak/>
        <w:t>horizontale Rauschen</w:t>
      </w:r>
      <w:r w:rsidR="00DF0272">
        <w:t xml:space="preserve">. Das Erstere führt dazu, </w:t>
      </w:r>
      <w:r w:rsidR="00164FF4">
        <w:t>dass</w:t>
      </w:r>
      <w:r w:rsidR="00BA3EDA">
        <w:t xml:space="preserve"> Koordinatenpunkte abseits der eigentlich zurückgelegten Strecke liegen</w:t>
      </w:r>
      <w:r w:rsidR="0099474B">
        <w:t xml:space="preserve">. </w:t>
      </w:r>
      <w:r w:rsidR="0099474B">
        <w:t>D</w:t>
      </w:r>
      <w:r w:rsidR="0099474B">
        <w:t>ieses</w:t>
      </w:r>
      <w:r w:rsidR="0099474B">
        <w:t xml:space="preserve"> Rauschen scheint dabei allerdings </w:t>
      </w:r>
      <w:r w:rsidR="00DF0272">
        <w:t xml:space="preserve">in der Regel </w:t>
      </w:r>
      <w:r w:rsidR="0099474B">
        <w:t>nicht für jeden Punkt unabhängig zu sein, d</w:t>
      </w:r>
      <w:r w:rsidR="00DF0272">
        <w:t>enn</w:t>
      </w:r>
      <w:r w:rsidR="0099474B">
        <w:t xml:space="preserve"> aufeinanderfolgende Punkt</w:t>
      </w:r>
      <w:r w:rsidR="0099474B">
        <w:t>e</w:t>
      </w:r>
      <w:r w:rsidR="00F64B5C">
        <w:t xml:space="preserve"> weisen</w:t>
      </w:r>
      <w:r w:rsidR="0099474B">
        <w:t xml:space="preserve"> oft ähnliche Abweichungen </w:t>
      </w:r>
      <w:r w:rsidR="00F64B5C">
        <w:t>auf</w:t>
      </w:r>
      <w:r w:rsidR="0099474B">
        <w:t>. Sie liegen also</w:t>
      </w:r>
      <w:r w:rsidR="0099474B">
        <w:t>,</w:t>
      </w:r>
      <w:r w:rsidR="0099474B">
        <w:t xml:space="preserve"> wie beispielhaft unten links in Abb. 16 dargestellt</w:t>
      </w:r>
      <w:r w:rsidR="0099474B">
        <w:t>,</w:t>
      </w:r>
      <w:r w:rsidR="0099474B">
        <w:t xml:space="preserve"> alle rechts von der tatsächlich zurückgelegten Strecke.</w:t>
      </w:r>
      <w:r w:rsidR="0099474B">
        <w:t xml:space="preserv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in allen aufgenommenen 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14DA76C3" w:rsidR="007A61E9" w:rsidRDefault="007A61E9" w:rsidP="00ED0E47">
      <w:r>
        <w:t xml:space="preserve">Eine Möglichkeit, um das Rauschen in den Ausgangsdaten abzuschätzen, ist durch die </w:t>
      </w:r>
      <w:r w:rsidRPr="007A61E9">
        <w:rPr>
          <w:rStyle w:val="Code"/>
        </w:rPr>
        <w:t>accuracy</w:t>
      </w:r>
      <w:r>
        <w:t xml:space="preserve">-Werte der Koordinatenpunkte gegeben, deren Mittelwert bei ca. 6,86m liegt. Die zugehörige Standardabweichung beträgt ca. 4,26m. Damit liegt die Genauigkeit der meisten Koordinatenpunkte am unteren Ende der erwarteten GNSS-Genauigkeit von 5m-15m. Einige Sequenzen weißen jedoch auch </w:t>
      </w:r>
      <w:r w:rsidRPr="0099474B">
        <w:rPr>
          <w:rStyle w:val="Code"/>
        </w:rPr>
        <w:t>accuracy</w:t>
      </w:r>
      <w:r>
        <w:t>-Werte von weit über 20m auf.</w:t>
      </w:r>
      <w:r w:rsidR="0099474B">
        <w:t xml:space="preserve"> Nichtsdestotrotz lässt sich die Genauigkeit der Ausgangsdaten somit als verhältnismäßig hoch beurteilen.</w:t>
      </w:r>
    </w:p>
    <w:p w14:paraId="1AF47108" w14:textId="39E60AEE" w:rsidR="0003556F" w:rsidRPr="0003556F" w:rsidRDefault="007E171F" w:rsidP="009E398D">
      <w:r>
        <w:t>Eine weitere</w:t>
      </w:r>
      <w:r w:rsidR="00246852">
        <w:t xml:space="preserve"> Fehlerart, die in </w:t>
      </w:r>
      <w:r>
        <w:t>vielen</w:t>
      </w:r>
      <w:r w:rsidR="00246852">
        <w:t xml:space="preserve"> </w:t>
      </w:r>
      <w:r w:rsidR="000C50F5">
        <w:t>Sequenz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in den Sequenzen auf, wenn langsame Bewegungen oder Stillstand aufgenommen</w:t>
      </w:r>
      <w:r w:rsidR="000C50F5">
        <w:t xml:space="preserve"> </w:t>
      </w:r>
      <w:r w:rsidR="00DE050F">
        <w:t>wurde</w:t>
      </w:r>
      <w:r w:rsidR="000C50F5">
        <w:t>n</w:t>
      </w:r>
      <w:r w:rsidR="00DE050F">
        <w:t>. Hierbei kann es vorkommen, dass der Standort-Service des aufzeichnenden Mobilgeräts keine Änderung der Position feststellt und diese entsprechend nicht aktualisiert.</w:t>
      </w:r>
      <w:r w:rsidR="000C50F5">
        <w:t xml:space="preserve"> </w:t>
      </w:r>
      <w:r>
        <w:t xml:space="preserve">Eine direkte Folge von Dopplungen sind, wie auch in </w:t>
      </w:r>
      <w:r w:rsidRPr="007E171F">
        <w:rPr>
          <w:color w:val="FF0000"/>
        </w:rPr>
        <w:t>Abb.1</w:t>
      </w:r>
      <w:r w:rsidR="000C50F5">
        <w:rPr>
          <w:color w:val="FF0000"/>
        </w:rPr>
        <w:t>9</w:t>
      </w:r>
      <w:r w:rsidRPr="007E171F">
        <w:rPr>
          <w:color w:val="FF0000"/>
        </w:rPr>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354695">
        <w:t>Die Zeitdifferenzen der aufeinanderfolgenden Koordinatenpunkte in den Ausgangsdaten (berechnet aus den zugehörigen Zeitstempeln) weisen dabei eine Standardabweichung von ca. 305ms und einige Ausreißer von bis zu 15s auf.</w:t>
      </w:r>
      <w:r w:rsidR="009E398D">
        <w:t xml:space="preserve"> 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des Mobilgeräts</w:t>
      </w:r>
      <w:r w:rsidR="00DE050F">
        <w:t xml:space="preserve"> und der Standortanfrage und -speicherung durch MotionTrace.</w:t>
      </w:r>
      <w:r w:rsidR="00354695">
        <w:t xml:space="preserve"> Größere Ausreiser sind vermutlich die Folge von </w:t>
      </w:r>
      <w:r w:rsidR="009E398D">
        <w:t xml:space="preserve">Störungen des GNSS-Signals 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 xml:space="preserve">der angedachten </w:t>
      </w:r>
      <w:r w:rsidR="000F013A">
        <w:lastRenderedPageBreak/>
        <w:t>Sekunde, was sich aus dem 25%-Quantil von 998ms und dem 75%-Quantil von 1011ms der Zeitdifferenzen schlussfolgern lässt.</w:t>
      </w:r>
    </w:p>
    <w:p w14:paraId="4E948016" w14:textId="38A4FB40" w:rsidR="00C55278" w:rsidRPr="00466AC3" w:rsidRDefault="00F10E41" w:rsidP="00466AC3">
      <w:r>
        <w:t>Für eine weitere Betrachtungen der Ausgangsdaten sind a</w:t>
      </w:r>
      <w:r w:rsidR="00D65289">
        <w:t>lle</w:t>
      </w:r>
      <w:r w:rsidR="00F91C2E">
        <w:t xml:space="preserve"> gesammelten und für die </w:t>
      </w:r>
      <w:r w:rsidR="00D3571E">
        <w:t>nachfolgenden</w:t>
      </w:r>
      <w:r w:rsidR="00F91C2E">
        <w:t xml:space="preserve"> Umsetzungen verwendeten GNSS-Sequenzen im zugehörigen Projekt unter</w:t>
      </w:r>
      <w:r w:rsidR="00F91C2E" w:rsidRPr="00F91C2E">
        <w:rPr>
          <w:rStyle w:val="Code"/>
        </w:rPr>
        <w:t xml:space="preserve"> </w:t>
      </w:r>
      <w:r w:rsidR="00F91C2E" w:rsidRPr="00403DCB">
        <w:rPr>
          <w:rStyle w:val="Code"/>
        </w:rPr>
        <w:t>A_DataCollection/LatLngData/{Klassenname}</w:t>
      </w:r>
      <w:r>
        <w:rPr>
          <w:rStyle w:val="Code"/>
        </w:rPr>
        <w:t xml:space="preserve"> </w:t>
      </w:r>
      <w:r w:rsidR="00F91C2E" w:rsidRPr="00F91C2E">
        <w:t>zu finden.</w:t>
      </w:r>
      <w:r w:rsidR="00203124">
        <w:t xml:space="preserve"> Die einzelnen Sequenzen sind hierbei in einer jeweils separaten csv-Datei gespeichert, wobei jede Datei einer Zeitreihe mit dem im letzten Abschnitt (siehe </w:t>
      </w:r>
      <w:r w:rsidR="00203124" w:rsidRPr="00203124">
        <w:rPr>
          <w:color w:val="FF0000"/>
        </w:rPr>
        <w:t>Tab. 1</w:t>
      </w:r>
      <w:r w:rsidR="00203124">
        <w:t>) beschriebenen Spalten entspricht.</w:t>
      </w:r>
    </w:p>
    <w:p w14:paraId="335E1FCA" w14:textId="3BFBDC74" w:rsidR="009130EA" w:rsidRDefault="009130EA" w:rsidP="009130EA">
      <w:pPr>
        <w:pStyle w:val="berschrift1"/>
      </w:pPr>
      <w:bookmarkStart w:id="62" w:name="_Toc141882807"/>
      <w:r>
        <w:lastRenderedPageBreak/>
        <w:t>Anforderungen und Gesamtkonzept der Klassifikation</w:t>
      </w:r>
      <w:bookmarkEnd w:id="62"/>
    </w:p>
    <w:p w14:paraId="0AE5FD36" w14:textId="66BF6C0F" w:rsidR="00A67207" w:rsidRDefault="00A67207" w:rsidP="00D86A6F">
      <w:r>
        <w:t xml:space="preserve">Zur Bewältigung der u.a. in Kapitel 1.1 erläuterten Problemstellung und der Beantwortung der hieraus abgeleiteten Forschungsfragen wurde das in </w:t>
      </w:r>
      <w:r w:rsidRPr="008A28BD">
        <w:rPr>
          <w:color w:val="FF0000"/>
        </w:rPr>
        <w:t xml:space="preserve">Abb. 17 </w:t>
      </w:r>
      <w:r>
        <w:t>veranschaulichte 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385BFCC0" w:rsidR="00DF235F" w:rsidRDefault="00D9236E" w:rsidP="00D9236E">
      <w:pPr>
        <w:pStyle w:val="Beschriftung"/>
        <w:jc w:val="center"/>
      </w:pPr>
      <w:bookmarkStart w:id="63" w:name="_Toc141882847"/>
      <w:r>
        <w:t xml:space="preserve">Abb.  </w:t>
      </w:r>
      <w:r w:rsidR="00000000">
        <w:fldChar w:fldCharType="begin"/>
      </w:r>
      <w:r w:rsidR="00000000">
        <w:instrText xml:space="preserve"> SEQ Abb._ \* ARABIC </w:instrText>
      </w:r>
      <w:r w:rsidR="00000000">
        <w:fldChar w:fldCharType="separate"/>
      </w:r>
      <w:r w:rsidR="00D34A56">
        <w:rPr>
          <w:noProof/>
        </w:rPr>
        <w:t>20</w:t>
      </w:r>
      <w:r w:rsidR="00000000">
        <w:rPr>
          <w:noProof/>
        </w:rPr>
        <w:fldChar w:fldCharType="end"/>
      </w:r>
      <w:r>
        <w:t>: Veranschaulichtes Gesamtkonzept der Verkehrsteilnehmerklassifikation</w:t>
      </w:r>
      <w:bookmarkEnd w:id="63"/>
    </w:p>
    <w:p w14:paraId="1144E24E" w14:textId="77777777" w:rsidR="00D9236E" w:rsidRDefault="00D9236E" w:rsidP="00D9236E"/>
    <w:p w14:paraId="719EC6B8" w14:textId="1A709420" w:rsidR="00325387" w:rsidRDefault="00325387" w:rsidP="00325387">
      <w:r>
        <w:t>Gelb hervorgehoben ist dabei das Basiskonzept der Verkehrsteilnehmerklassifikation</w:t>
      </w:r>
      <w:r w:rsidR="009935F8">
        <w:t xml:space="preserve">. An dessen Beginn stehen zunächst die Rohsequenzen, welche im Grunde Zeitreihen aus Positionsdatenpunkten sind. Jeder Datenpunkt enthält dabei die Koordinaten eines Verkehrsteilnehmers und deren geschätzte Genauigkeit zu einem bestimmten Zeitpunkt, welcher über einen Zeitstempel abgebildet wird. </w:t>
      </w:r>
      <w:r>
        <w:t xml:space="preserve">In dieser Form eignen sich die Sequenzen nicht für die Klassifikation, da S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 xml:space="preserve">die zu trainierenden Klassifikatoren fälschlicherweise lernen, Fahrzeugklassen innerhalb der Datenbasis allein auf Basis von Ort (z.B. zurückgelegte Strecken)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elche die Bewegung von Verkehrsteilnehmern </w:t>
      </w:r>
      <w:r>
        <w:lastRenderedPageBreak/>
        <w:t>unabhängig von Ort und Zeit repräsentieren</w:t>
      </w:r>
      <w:r w:rsidR="00AD76C9">
        <w:t xml:space="preserve"> sollen</w:t>
      </w:r>
      <w:r>
        <w:t>.</w:t>
      </w:r>
      <w:r w:rsidR="00885BFE">
        <w:t xml:space="preserve"> Konkret werden die Datenpunkt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AD76C9">
        <w:t>werd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AD50AC">
            <w:t>[14]</w:t>
          </w:r>
          <w:r w:rsidR="00AD50AC">
            <w:fldChar w:fldCharType="end"/>
          </w:r>
        </w:sdtContent>
      </w:sdt>
      <w:r w:rsidR="009B0E65">
        <w:t xml:space="preserve"> Rekurrente</w:t>
      </w:r>
      <w:r w:rsidR="001E3BAB">
        <w:t xml:space="preserve"> </w:t>
      </w:r>
      <w:r w:rsidR="009B0E65">
        <w:t>Neuronale</w:t>
      </w:r>
      <w:r w:rsidR="001E3BAB">
        <w:t xml:space="preserve"> </w:t>
      </w:r>
      <w:r w:rsidR="009B0E65">
        <w:t>Netzwerk</w:t>
      </w:r>
      <w:r w:rsidR="00AD76C9">
        <w:t>e</w:t>
      </w:r>
      <w:r w:rsidR="009B0E65">
        <w:t xml:space="preserve"> zum Einsatz kommen,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Hierbei wird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3FFE48D5" w:rsidR="00201233" w:rsidRDefault="00AD76C9" w:rsidP="000725B3">
      <w:r>
        <w:t xml:space="preserve">Die </w:t>
      </w:r>
      <w:r w:rsidR="00D61EF1">
        <w:t xml:space="preserve">Betrachtung der Ausgangsdaten im </w:t>
      </w:r>
      <w:r>
        <w:t>vorangegangenen</w:t>
      </w:r>
      <w:r w:rsidR="00D61EF1">
        <w:t xml:space="preserve"> Kapitel hat gezeigt, dass die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aufgenommene Punkte abseits der tatsächlich zurückgelegten Strecke),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in </w:t>
      </w:r>
      <w:r w:rsidR="008A28BD" w:rsidRPr="008A28BD">
        <w:rPr>
          <w:color w:val="FF0000"/>
        </w:rPr>
        <w:t>Abb</w:t>
      </w:r>
      <w:r w:rsidR="008A28BD">
        <w:rPr>
          <w:color w:val="FF0000"/>
        </w:rPr>
        <w:t>.</w:t>
      </w:r>
      <w:r w:rsidR="008A28BD" w:rsidRPr="008A28BD">
        <w:rPr>
          <w:color w:val="FF0000"/>
        </w:rPr>
        <w:t xml:space="preserve"> 17</w:t>
      </w:r>
      <w:r w:rsidR="008A28BD">
        <w:t xml:space="preserve"> blau hervorgehoben ist.</w:t>
      </w:r>
      <w:r w:rsidR="00497BB3">
        <w:t xml:space="preserve"> Anders als beim Basiskonzept werden die um Bewegungsdaten erweiterten Sequenzen nicht direkt zur Klassifikation der Verkehrsteilnehmerklasse eingesetzt, sondern zunächst einmal vorklassifiziert. Die Vorklassifikation dient hierbei der Vorhersage des von Valhalla einzusetzenden Matching-Modus. Wie bereits in Abschnitt 2.7.1 </w:t>
      </w:r>
      <w:r w:rsidR="00AB45DF">
        <w:t>erwähnt,</w:t>
      </w:r>
      <w:r w:rsidR="000725B3">
        <w:t xml:space="preserve"> werden </w:t>
      </w:r>
      <w:r w:rsidR="00934EE7">
        <w:t>dabei</w:t>
      </w:r>
      <w:r w:rsidR="000725B3">
        <w:t xml:space="preserve">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klassen zum Einsatz kommen. Als Eingabe dient dabei eine Zusammenfassung der Bewegungsdaten der vorliegenden Sequenz durch verschiedene deskriptive Merkmale. Die Wahl des eingesetzten Klassifikationsverfahrens basiert hierbei auf einer vorausgehenden Evaluierung des SVM- und Random-Forest-Verfahren</w:t>
      </w:r>
      <w:r w:rsidR="00934EE7">
        <w:t>s</w:t>
      </w:r>
      <w:r w:rsidR="00201233">
        <w:t>.</w:t>
      </w:r>
    </w:p>
    <w:p w14:paraId="5BF8C028" w14:textId="309BED9F" w:rsidR="00E7272A" w:rsidRDefault="00150A3E" w:rsidP="000725B3">
      <w:r>
        <w:lastRenderedPageBreak/>
        <w:t xml:space="preserve">Nach der Bestimmung des voraussichtlich optimalen Matching-Modus, werden </w:t>
      </w:r>
      <w:r w:rsidR="00E7272A">
        <w:t>auf Basis der erweiterten Sequenz einige weitere Parameter zur Optimierung des Map-Matchings bestimmt. 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40EAA499" w:rsidR="00A366A9" w:rsidRDefault="00A366A9" w:rsidP="00EE153A">
      <w:r>
        <w:t>Zur Behandlung von horizontalem Rauschen (aufgenommene Punkte entlang der tatsächlich zurückgelegten Strecke verschoben) wird zusätzlich ein weiterer Ansatz untersucht: Die künstliche Erhöhung des A</w:t>
      </w:r>
      <w:r w:rsidR="00500A15">
        <w:t>ufnahme</w:t>
      </w:r>
      <w:r>
        <w:t>intervalls auf zwei Sekunden, durch Verwerfen jedes zweiten Datenpunktes in den Ausgangssequenzen.</w:t>
      </w:r>
      <w:r w:rsidR="00EE153A">
        <w:t xml:space="preserve"> Die Idee dahinter ist, dass durch die Erhöhung des Abtastintervalls höhere zeitliche und örtliche Abstände zwischen den einzelnen Datenpunkten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 Bewegungsmerkmale, insbesondere der Beschleunigung und Winkelgeschwindigkeit, reduziert wird.</w:t>
      </w:r>
    </w:p>
    <w:p w14:paraId="498EA336" w14:textId="4B1AF16C" w:rsidR="00FC5A6A" w:rsidRPr="001D1562" w:rsidRDefault="009F0985" w:rsidP="009130EA">
      <w:r>
        <w:t>Dopplungen und variierende Abtastintervalle 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129E5E7A" w:rsidR="001C4E01" w:rsidRDefault="001C4E01" w:rsidP="00FD0C14">
      <w:pPr>
        <w:pStyle w:val="berschrift1"/>
      </w:pPr>
      <w:bookmarkStart w:id="64" w:name="_Toc141882808"/>
      <w:r>
        <w:lastRenderedPageBreak/>
        <w:t>Datensatzgenerierung</w:t>
      </w:r>
      <w:r w:rsidR="00D94438">
        <w:t xml:space="preserve"> und -erweiterung</w:t>
      </w:r>
      <w:bookmarkEnd w:id="64"/>
    </w:p>
    <w:p w14:paraId="5E99F540" w14:textId="76204766" w:rsidR="006D11D5" w:rsidRPr="000B2675" w:rsidRDefault="00D94438" w:rsidP="00D94438">
      <w:r>
        <w:t xml:space="preserve">Als Grundlage </w:t>
      </w:r>
      <w:r w:rsidR="00FA693A">
        <w:t>zur</w:t>
      </w:r>
      <w:r>
        <w:t xml:space="preserve"> Untersuchung </w:t>
      </w:r>
      <w:r w:rsidR="00D917CF">
        <w:t>der Auswirkungen</w:t>
      </w:r>
      <w:r>
        <w:t xml:space="preserve"> verschiedener Sequenzlängen </w:t>
      </w:r>
      <w:r w:rsidR="00FA693A">
        <w:t>und Abtastintervalle auf die Vorhersagequalität werden aus de</w:t>
      </w:r>
      <w:r w:rsidR="004B46A7">
        <w:t>m Ausgangsdaten</w:t>
      </w:r>
      <w:r w:rsidR="00FA693A">
        <w:t>, also allen gesammelten Sequenzen, Datensätze erzeugt.</w:t>
      </w:r>
      <w:r w:rsidR="00D917CF">
        <w:t xml:space="preserve"> Hierzu wird das Python-Skript </w:t>
      </w:r>
      <w:r w:rsidR="00D917CF" w:rsidRPr="00D917CF">
        <w:rPr>
          <w:rStyle w:val="Code"/>
        </w:rPr>
        <w:t>generate_datasets.py</w:t>
      </w:r>
      <w:r w:rsidR="00D917CF">
        <w:t xml:space="preserve"> genutzt, welches im Projekt ebenso wie die </w:t>
      </w:r>
      <w:r w:rsidR="00A164FB">
        <w:t>resultierenden</w:t>
      </w:r>
      <w:r w:rsidR="00D917CF">
        <w:t xml:space="preserve"> Datensätze unter </w:t>
      </w:r>
      <w:r w:rsidR="00D917CF" w:rsidRPr="00D917CF">
        <w:rPr>
          <w:rStyle w:val="Code"/>
        </w:rPr>
        <w:t>B_DatasetGeneration/</w:t>
      </w:r>
      <w:r w:rsidR="00D917CF">
        <w:t xml:space="preserve"> zu finden is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386007">
        <w:t>einer</w:t>
      </w:r>
      <w:r w:rsidR="00A234B7">
        <w:t xml:space="preserve"> Liste</w:t>
      </w:r>
      <w:r w:rsidR="00386007">
        <w:t xml:space="preserve"> (</w:t>
      </w:r>
      <w:r w:rsidR="00A234B7" w:rsidRPr="00A234B7">
        <w:rPr>
          <w:rStyle w:val="Code"/>
        </w:rPr>
        <w:t>df_list</w:t>
      </w:r>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Labels</w:t>
      </w:r>
      <w:r w:rsidR="00A234B7">
        <w:t xml:space="preserve"> </w:t>
      </w:r>
      <w:r w:rsidR="00EB7C1D">
        <w:t xml:space="preserve">im Verhältnis 75:25 </w:t>
      </w:r>
      <w:r w:rsidR="00A234B7">
        <w:t>in Trainings- und Test</w:t>
      </w:r>
      <w:r w:rsidR="00386007">
        <w:t>daten</w:t>
      </w:r>
      <w:r w:rsidR="00A234B7">
        <w:t xml:space="preserve"> aufzuteilen.  </w:t>
      </w:r>
      <w:r w:rsidR="00EB7C1D">
        <w:t xml:space="preserve">Zur Aufteilung wird die in </w:t>
      </w:r>
      <w:r w:rsidR="00EB7C1D" w:rsidRPr="00EB7C1D">
        <w:rPr>
          <w:color w:val="FF0000"/>
        </w:rPr>
        <w:t xml:space="preserve">Code 1 </w:t>
      </w:r>
      <w:r w:rsidR="00EB7C1D">
        <w:t xml:space="preserve">verwendete 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sequenzen</w:t>
      </w:r>
      <w:r w:rsidR="000B2675" w:rsidRPr="000B2675">
        <w:t xml:space="preserve"> in jeweils eine 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csv-Dateien nicht von derer der Rohaufnahmen (siehe Abschnitt 4.2).</w:t>
      </w:r>
    </w:p>
    <w:p w14:paraId="0A7C1833" w14:textId="120F79C9" w:rsidR="006D11D5" w:rsidRPr="003A49AF" w:rsidRDefault="006D11D5" w:rsidP="006D11D5">
      <w:pPr>
        <w:pStyle w:val="CodeMitRahmen"/>
        <w:rPr>
          <w:lang w:val="en-GB"/>
        </w:rPr>
      </w:pPr>
      <w:r w:rsidRPr="003A49AF">
        <w:rPr>
          <w:lang w:val="en-GB"/>
        </w:rPr>
        <w:t>train_dfs, test_dfs,_,_=</w:t>
      </w:r>
      <w:r w:rsidRPr="003A49AF">
        <w:rPr>
          <w:lang w:val="en-GB"/>
        </w:rPr>
        <w:tab/>
        <w:t>train_test_split(df_list, labels,</w:t>
      </w:r>
    </w:p>
    <w:p w14:paraId="26C4F702" w14:textId="0D3FFE70" w:rsidR="006D11D5" w:rsidRDefault="006D11D5" w:rsidP="006D11D5">
      <w:pPr>
        <w:pStyle w:val="CodeMitRahmen"/>
        <w:rPr>
          <w:lang w:val="en-GB"/>
        </w:rPr>
      </w:pPr>
      <w:r w:rsidRPr="003A49AF">
        <w:rPr>
          <w:lang w:val="en-GB"/>
        </w:rPr>
        <w:t xml:space="preserve"> </w:t>
      </w:r>
      <w:r w:rsidRPr="003A49AF">
        <w:rPr>
          <w:lang w:val="en-GB"/>
        </w:rPr>
        <w:tab/>
      </w:r>
      <w:r w:rsidRPr="003A49AF">
        <w:rPr>
          <w:lang w:val="en-GB"/>
        </w:rPr>
        <w:tab/>
      </w:r>
      <w:r w:rsidRPr="003A49AF">
        <w:rPr>
          <w:lang w:val="en-GB"/>
        </w:rPr>
        <w:tab/>
      </w:r>
      <w:r w:rsidRPr="003A49AF">
        <w:rPr>
          <w:lang w:val="en-GB"/>
        </w:rPr>
        <w:tab/>
      </w:r>
      <w:r w:rsidRPr="003A49AF">
        <w:rPr>
          <w:lang w:val="en-GB"/>
        </w:rPr>
        <w:tab/>
      </w:r>
      <w:r w:rsidRPr="006D11D5">
        <w:rPr>
          <w:lang w:val="en-GB"/>
        </w:rPr>
        <w:t>test_size=</w:t>
      </w:r>
      <w:r>
        <w:rPr>
          <w:lang w:val="en-GB"/>
        </w:rPr>
        <w:t>0.25</w:t>
      </w:r>
      <w:r w:rsidRPr="006D11D5">
        <w:rPr>
          <w:lang w:val="en-GB"/>
        </w:rPr>
        <w:t>,</w:t>
      </w:r>
      <w:r>
        <w:rPr>
          <w:lang w:val="en-GB"/>
        </w:rPr>
        <w:t xml:space="preserve"> </w:t>
      </w:r>
      <w:r w:rsidRPr="006D11D5">
        <w:rPr>
          <w:lang w:val="en-GB"/>
        </w:rPr>
        <w:t xml:space="preserve">stratify=labels, </w:t>
      </w:r>
    </w:p>
    <w:p w14:paraId="713D0B69" w14:textId="7A3AC9B4" w:rsidR="006D11D5" w:rsidRPr="006D11D5" w:rsidRDefault="006D11D5" w:rsidP="006D11D5">
      <w:pPr>
        <w:pStyle w:val="CodeMitRahmen"/>
        <w:rPr>
          <w:lang w:val="en-GB"/>
        </w:rPr>
      </w:pPr>
      <w:r>
        <w:rPr>
          <w:lang w:val="en-GB"/>
        </w:rPr>
        <w:t xml:space="preserve">               </w:t>
      </w:r>
      <w:r>
        <w:rPr>
          <w:lang w:val="en-GB"/>
        </w:rPr>
        <w:tab/>
      </w:r>
      <w:r>
        <w:rPr>
          <w:lang w:val="en-GB"/>
        </w:rPr>
        <w:tab/>
      </w:r>
      <w:r w:rsidRPr="006D11D5">
        <w:rPr>
          <w:lang w:val="en-GB"/>
        </w:rPr>
        <w:t>random_state=42)</w:t>
      </w:r>
    </w:p>
    <w:p w14:paraId="0FA33306" w14:textId="229843CE" w:rsidR="00EB7C1D" w:rsidRDefault="00795A1A" w:rsidP="00795A1A">
      <w:pPr>
        <w:pStyle w:val="Beschriftung"/>
        <w:jc w:val="center"/>
      </w:pPr>
      <w:bookmarkStart w:id="65" w:name="_Toc141882827"/>
      <w:r>
        <w:t xml:space="preserve">Code  </w:t>
      </w:r>
      <w:r w:rsidR="00000000">
        <w:fldChar w:fldCharType="begin"/>
      </w:r>
      <w:r w:rsidR="00000000">
        <w:instrText xml:space="preserve"> SEQ Code_ \* ARABIC </w:instrText>
      </w:r>
      <w:r w:rsidR="00000000">
        <w:fldChar w:fldCharType="separate"/>
      </w:r>
      <w:r>
        <w:rPr>
          <w:noProof/>
        </w:rPr>
        <w:t>1</w:t>
      </w:r>
      <w:r w:rsidR="00000000">
        <w:rPr>
          <w:noProof/>
        </w:rPr>
        <w:fldChar w:fldCharType="end"/>
      </w:r>
      <w:r>
        <w:t>: Stratifizierte Aufteilung der Sequenzen in Trainings- und Testdaten</w:t>
      </w:r>
      <w:bookmarkEnd w:id="65"/>
    </w:p>
    <w:p w14:paraId="31920CE9" w14:textId="77777777" w:rsidR="00795A1A" w:rsidRDefault="00795A1A" w:rsidP="00795A1A"/>
    <w:p w14:paraId="398479DA" w14:textId="58C1433E" w:rsidR="00EB7C1D" w:rsidRPr="00795A1A" w:rsidRDefault="00386007" w:rsidP="00D94438">
      <w:r>
        <w:t xml:space="preserve">Insgesamt werden auf diese Weise sechs Datensätze generiert, welche in </w:t>
      </w:r>
      <w:r w:rsidRPr="00DD5969">
        <w:rPr>
          <w:color w:val="FF0000"/>
        </w:rPr>
        <w:t xml:space="preserve">Tab. </w:t>
      </w:r>
      <w:r w:rsidR="00DD5969" w:rsidRPr="00DD5969">
        <w:rPr>
          <w:color w:val="FF0000"/>
        </w:rPr>
        <w:t>2</w:t>
      </w:r>
      <w:r w:rsidRPr="00DD5969">
        <w:rPr>
          <w:color w:val="FF0000"/>
        </w:rPr>
        <w:t xml:space="preserve"> </w:t>
      </w:r>
      <w:r>
        <w:t>aufgelistet 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3"/>
        <w:gridCol w:w="1134"/>
        <w:gridCol w:w="1984"/>
        <w:gridCol w:w="2268"/>
        <w:gridCol w:w="2263"/>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D94438">
            <w:r>
              <w:t>Bezeichner</w:t>
            </w:r>
          </w:p>
        </w:tc>
        <w:tc>
          <w:tcPr>
            <w:tcW w:w="1134" w:type="dxa"/>
          </w:tcPr>
          <w:p w14:paraId="15533C43" w14:textId="3F91F2C5" w:rsidR="00C975A8" w:rsidRDefault="00C975A8" w:rsidP="00D94438">
            <w:r>
              <w:t>Intervall</w:t>
            </w:r>
          </w:p>
        </w:tc>
        <w:tc>
          <w:tcPr>
            <w:tcW w:w="1984" w:type="dxa"/>
          </w:tcPr>
          <w:p w14:paraId="353BA0AB" w14:textId="530C28C3" w:rsidR="00C975A8" w:rsidRDefault="00C975A8" w:rsidP="00D94438">
            <w:r>
              <w:t>Datenpunkte pro Sequenz</w:t>
            </w:r>
          </w:p>
        </w:tc>
        <w:tc>
          <w:tcPr>
            <w:tcW w:w="2268" w:type="dxa"/>
          </w:tcPr>
          <w:p w14:paraId="4B8FA127" w14:textId="20ADAE5D" w:rsidR="00C975A8" w:rsidRDefault="00C975A8" w:rsidP="00D94438">
            <w:r>
              <w:t>Sequenzen in den Trainingsdaten</w:t>
            </w:r>
          </w:p>
        </w:tc>
        <w:tc>
          <w:tcPr>
            <w:tcW w:w="2263" w:type="dxa"/>
          </w:tcPr>
          <w:p w14:paraId="6026379F" w14:textId="120C5C53" w:rsidR="00C975A8" w:rsidRDefault="00C975A8" w:rsidP="00D94438">
            <w:r>
              <w:t>Sequenzen in den Trainingsdaten</w:t>
            </w:r>
          </w:p>
        </w:tc>
      </w:tr>
      <w:tr w:rsidR="00C975A8" w14:paraId="109E54BB" w14:textId="77777777" w:rsidTr="00C975A8">
        <w:tc>
          <w:tcPr>
            <w:tcW w:w="1413" w:type="dxa"/>
          </w:tcPr>
          <w:p w14:paraId="2AA380DF" w14:textId="1E223DAF" w:rsidR="00C975A8" w:rsidRDefault="00C975A8" w:rsidP="00C52B58">
            <w:pPr>
              <w:jc w:val="right"/>
            </w:pPr>
            <w:r>
              <w:t>1s_1min</w:t>
            </w:r>
          </w:p>
        </w:tc>
        <w:tc>
          <w:tcPr>
            <w:tcW w:w="1134" w:type="dxa"/>
          </w:tcPr>
          <w:p w14:paraId="5D93BDF5" w14:textId="6FA19A14" w:rsidR="00C975A8" w:rsidRDefault="00C975A8" w:rsidP="00C52B58">
            <w:pPr>
              <w:jc w:val="right"/>
            </w:pPr>
            <w:r>
              <w:t>1</w:t>
            </w:r>
            <w:r w:rsidR="00C52B58">
              <w:t>s</w:t>
            </w:r>
          </w:p>
        </w:tc>
        <w:tc>
          <w:tcPr>
            <w:tcW w:w="1984" w:type="dxa"/>
          </w:tcPr>
          <w:p w14:paraId="07EB3CC5" w14:textId="159BC367" w:rsidR="00C975A8" w:rsidRDefault="00C975A8" w:rsidP="00C52B58">
            <w:pPr>
              <w:jc w:val="right"/>
            </w:pPr>
            <w:r>
              <w:t>60</w:t>
            </w:r>
          </w:p>
        </w:tc>
        <w:tc>
          <w:tcPr>
            <w:tcW w:w="2268" w:type="dxa"/>
          </w:tcPr>
          <w:p w14:paraId="66870018" w14:textId="23F10CDD" w:rsidR="00C975A8" w:rsidRDefault="00C975A8" w:rsidP="00C52B58">
            <w:pPr>
              <w:jc w:val="right"/>
            </w:pPr>
            <w:r>
              <w:t>13</w:t>
            </w:r>
            <w:r w:rsidR="00C52B58">
              <w:t>68</w:t>
            </w:r>
          </w:p>
        </w:tc>
        <w:tc>
          <w:tcPr>
            <w:tcW w:w="2263" w:type="dxa"/>
          </w:tcPr>
          <w:p w14:paraId="641B9134" w14:textId="4D433E49" w:rsidR="00C975A8" w:rsidRDefault="00C975A8" w:rsidP="00C52B58">
            <w:pPr>
              <w:jc w:val="right"/>
            </w:pPr>
            <w:r>
              <w:t>45</w:t>
            </w:r>
            <w:r w:rsidR="00C52B58">
              <w:t>6</w:t>
            </w:r>
          </w:p>
        </w:tc>
      </w:tr>
      <w:tr w:rsidR="00C975A8" w14:paraId="2318D98F" w14:textId="77777777" w:rsidTr="00C975A8">
        <w:tc>
          <w:tcPr>
            <w:tcW w:w="1413" w:type="dxa"/>
          </w:tcPr>
          <w:p w14:paraId="25253F6F" w14:textId="22A533F3" w:rsidR="00C975A8" w:rsidRDefault="00C975A8" w:rsidP="00C52B58">
            <w:pPr>
              <w:jc w:val="right"/>
            </w:pPr>
            <w:r>
              <w:t>1s_2min</w:t>
            </w:r>
          </w:p>
        </w:tc>
        <w:tc>
          <w:tcPr>
            <w:tcW w:w="1134" w:type="dxa"/>
          </w:tcPr>
          <w:p w14:paraId="20FF5354" w14:textId="619F315A" w:rsidR="00C975A8" w:rsidRDefault="00C975A8" w:rsidP="00C52B58">
            <w:pPr>
              <w:jc w:val="right"/>
            </w:pPr>
            <w:r>
              <w:t>1</w:t>
            </w:r>
            <w:r w:rsidR="00C52B58">
              <w:t>s</w:t>
            </w:r>
          </w:p>
        </w:tc>
        <w:tc>
          <w:tcPr>
            <w:tcW w:w="1984" w:type="dxa"/>
          </w:tcPr>
          <w:p w14:paraId="7E2C745C" w14:textId="3A32874D" w:rsidR="00C975A8" w:rsidRDefault="00C975A8" w:rsidP="00C52B58">
            <w:pPr>
              <w:jc w:val="right"/>
            </w:pPr>
            <w:r>
              <w:t>120</w:t>
            </w:r>
          </w:p>
        </w:tc>
        <w:tc>
          <w:tcPr>
            <w:tcW w:w="2268" w:type="dxa"/>
          </w:tcPr>
          <w:p w14:paraId="0A78EC21" w14:textId="1CA71637" w:rsidR="00C975A8" w:rsidRDefault="00C52B58" w:rsidP="00C52B58">
            <w:pPr>
              <w:jc w:val="right"/>
            </w:pPr>
            <w:r>
              <w:t>652</w:t>
            </w:r>
          </w:p>
        </w:tc>
        <w:tc>
          <w:tcPr>
            <w:tcW w:w="2263" w:type="dxa"/>
          </w:tcPr>
          <w:p w14:paraId="5C076775" w14:textId="279F019E" w:rsidR="00C975A8" w:rsidRDefault="00C975A8" w:rsidP="00C52B58">
            <w:pPr>
              <w:jc w:val="right"/>
            </w:pPr>
            <w:r>
              <w:t>21</w:t>
            </w:r>
            <w:r w:rsidR="00C52B58">
              <w:t>8</w:t>
            </w:r>
          </w:p>
        </w:tc>
      </w:tr>
      <w:tr w:rsidR="00C975A8" w14:paraId="6D04EF03" w14:textId="77777777" w:rsidTr="00C975A8">
        <w:tc>
          <w:tcPr>
            <w:tcW w:w="1413" w:type="dxa"/>
          </w:tcPr>
          <w:p w14:paraId="0B5F0590" w14:textId="36C6AECB" w:rsidR="00C975A8" w:rsidRDefault="00C975A8" w:rsidP="00C52B58">
            <w:pPr>
              <w:jc w:val="right"/>
            </w:pPr>
            <w:r>
              <w:lastRenderedPageBreak/>
              <w:t>1s_4min</w:t>
            </w:r>
          </w:p>
        </w:tc>
        <w:tc>
          <w:tcPr>
            <w:tcW w:w="1134" w:type="dxa"/>
          </w:tcPr>
          <w:p w14:paraId="57652B25" w14:textId="166A8C16" w:rsidR="00C975A8" w:rsidRDefault="00C975A8" w:rsidP="00C52B58">
            <w:pPr>
              <w:jc w:val="right"/>
            </w:pPr>
            <w:r>
              <w:t>1</w:t>
            </w:r>
            <w:r w:rsidR="00C52B58">
              <w:t>s</w:t>
            </w:r>
          </w:p>
        </w:tc>
        <w:tc>
          <w:tcPr>
            <w:tcW w:w="1984" w:type="dxa"/>
          </w:tcPr>
          <w:p w14:paraId="5F350F5E" w14:textId="12554000" w:rsidR="00C975A8" w:rsidRDefault="00C975A8" w:rsidP="00C52B58">
            <w:pPr>
              <w:jc w:val="right"/>
            </w:pPr>
            <w:r>
              <w:t>240</w:t>
            </w:r>
          </w:p>
        </w:tc>
        <w:tc>
          <w:tcPr>
            <w:tcW w:w="2268" w:type="dxa"/>
          </w:tcPr>
          <w:p w14:paraId="119B7CB1" w14:textId="66AA07F2" w:rsidR="00C975A8" w:rsidRDefault="00C52B58" w:rsidP="00C52B58">
            <w:pPr>
              <w:jc w:val="right"/>
            </w:pPr>
            <w:r>
              <w:t>294</w:t>
            </w:r>
          </w:p>
        </w:tc>
        <w:tc>
          <w:tcPr>
            <w:tcW w:w="2263" w:type="dxa"/>
          </w:tcPr>
          <w:p w14:paraId="150B493A" w14:textId="78C1A043" w:rsidR="00C975A8" w:rsidRDefault="00C52B58" w:rsidP="00C52B58">
            <w:pPr>
              <w:jc w:val="right"/>
            </w:pPr>
            <w:r>
              <w:t>99</w:t>
            </w:r>
          </w:p>
        </w:tc>
      </w:tr>
      <w:tr w:rsidR="00C52B58" w14:paraId="45E9F3A8" w14:textId="77777777" w:rsidTr="00C975A8">
        <w:tc>
          <w:tcPr>
            <w:tcW w:w="1413" w:type="dxa"/>
          </w:tcPr>
          <w:p w14:paraId="71524816" w14:textId="7F2C8074" w:rsidR="00C52B58" w:rsidRDefault="00C52B58" w:rsidP="00C52B58">
            <w:pPr>
              <w:jc w:val="right"/>
            </w:pPr>
            <w:r>
              <w:t>2s_1min</w:t>
            </w:r>
          </w:p>
        </w:tc>
        <w:tc>
          <w:tcPr>
            <w:tcW w:w="1134" w:type="dxa"/>
          </w:tcPr>
          <w:p w14:paraId="7CA479E3" w14:textId="290ACAA4" w:rsidR="00C52B58" w:rsidRDefault="00C52B58" w:rsidP="00C52B58">
            <w:pPr>
              <w:jc w:val="right"/>
            </w:pPr>
            <w:r>
              <w:t>2s</w:t>
            </w:r>
          </w:p>
        </w:tc>
        <w:tc>
          <w:tcPr>
            <w:tcW w:w="1984" w:type="dxa"/>
          </w:tcPr>
          <w:p w14:paraId="4CE4EA15" w14:textId="265627C3" w:rsidR="00C52B58" w:rsidRDefault="00C52B58" w:rsidP="00C52B58">
            <w:pPr>
              <w:jc w:val="right"/>
            </w:pPr>
            <w:r>
              <w:t>30</w:t>
            </w:r>
          </w:p>
        </w:tc>
        <w:tc>
          <w:tcPr>
            <w:tcW w:w="2268" w:type="dxa"/>
          </w:tcPr>
          <w:p w14:paraId="04F501C6" w14:textId="3D38A167" w:rsidR="00C52B58" w:rsidRDefault="00C52B58" w:rsidP="00C52B58">
            <w:pPr>
              <w:jc w:val="right"/>
            </w:pPr>
            <w:r>
              <w:t>1368</w:t>
            </w:r>
          </w:p>
        </w:tc>
        <w:tc>
          <w:tcPr>
            <w:tcW w:w="2263" w:type="dxa"/>
          </w:tcPr>
          <w:p w14:paraId="4651A9C0" w14:textId="4094B09A" w:rsidR="00C52B58" w:rsidRDefault="00C52B58" w:rsidP="00C52B58">
            <w:pPr>
              <w:jc w:val="right"/>
            </w:pPr>
            <w:r>
              <w:t>456</w:t>
            </w:r>
          </w:p>
        </w:tc>
      </w:tr>
      <w:tr w:rsidR="00C52B58" w14:paraId="318C67F5" w14:textId="77777777" w:rsidTr="00C975A8">
        <w:tc>
          <w:tcPr>
            <w:tcW w:w="1413" w:type="dxa"/>
          </w:tcPr>
          <w:p w14:paraId="3B3543C1" w14:textId="6948D2C1" w:rsidR="00C52B58" w:rsidRDefault="00C52B58" w:rsidP="00C52B58">
            <w:pPr>
              <w:jc w:val="right"/>
            </w:pPr>
            <w:r>
              <w:t>2s_2min</w:t>
            </w:r>
          </w:p>
        </w:tc>
        <w:tc>
          <w:tcPr>
            <w:tcW w:w="1134" w:type="dxa"/>
          </w:tcPr>
          <w:p w14:paraId="05752725" w14:textId="22D03FA3" w:rsidR="00C52B58" w:rsidRDefault="00C52B58" w:rsidP="00C52B58">
            <w:pPr>
              <w:jc w:val="right"/>
            </w:pPr>
            <w:r>
              <w:t>2s</w:t>
            </w:r>
          </w:p>
        </w:tc>
        <w:tc>
          <w:tcPr>
            <w:tcW w:w="1984" w:type="dxa"/>
          </w:tcPr>
          <w:p w14:paraId="7A6B7CB9" w14:textId="6F407DA4" w:rsidR="00C52B58" w:rsidRDefault="00C52B58" w:rsidP="00C52B58">
            <w:pPr>
              <w:jc w:val="right"/>
            </w:pPr>
            <w:r>
              <w:t>60</w:t>
            </w:r>
          </w:p>
        </w:tc>
        <w:tc>
          <w:tcPr>
            <w:tcW w:w="2268" w:type="dxa"/>
          </w:tcPr>
          <w:p w14:paraId="089CAD96" w14:textId="2347E907" w:rsidR="00C52B58" w:rsidRDefault="00C52B58" w:rsidP="00C52B58">
            <w:pPr>
              <w:jc w:val="right"/>
            </w:pPr>
            <w:r>
              <w:t>652</w:t>
            </w:r>
          </w:p>
        </w:tc>
        <w:tc>
          <w:tcPr>
            <w:tcW w:w="2263" w:type="dxa"/>
          </w:tcPr>
          <w:p w14:paraId="7DBC0803" w14:textId="18C3664C" w:rsidR="00C52B58" w:rsidRDefault="00C52B58" w:rsidP="00C52B58">
            <w:pPr>
              <w:jc w:val="right"/>
            </w:pPr>
            <w:r>
              <w:t>218</w:t>
            </w:r>
          </w:p>
        </w:tc>
      </w:tr>
      <w:tr w:rsidR="00C52B58" w14:paraId="05F75D15" w14:textId="77777777" w:rsidTr="00C975A8">
        <w:tc>
          <w:tcPr>
            <w:tcW w:w="1413" w:type="dxa"/>
          </w:tcPr>
          <w:p w14:paraId="727CE80F" w14:textId="29CA369E" w:rsidR="00C52B58" w:rsidRDefault="00C52B58" w:rsidP="00C52B58">
            <w:pPr>
              <w:jc w:val="right"/>
            </w:pPr>
            <w:r>
              <w:t>2s_4min</w:t>
            </w:r>
          </w:p>
        </w:tc>
        <w:tc>
          <w:tcPr>
            <w:tcW w:w="1134" w:type="dxa"/>
          </w:tcPr>
          <w:p w14:paraId="3CDF8148" w14:textId="3A1DF8DA" w:rsidR="00C52B58" w:rsidRDefault="00C52B58" w:rsidP="00C52B58">
            <w:pPr>
              <w:jc w:val="right"/>
            </w:pPr>
            <w:r>
              <w:t>2s</w:t>
            </w:r>
          </w:p>
        </w:tc>
        <w:tc>
          <w:tcPr>
            <w:tcW w:w="1984" w:type="dxa"/>
          </w:tcPr>
          <w:p w14:paraId="656F8E7B" w14:textId="6584B008" w:rsidR="00C52B58" w:rsidRDefault="00C52B58" w:rsidP="00C52B58">
            <w:pPr>
              <w:jc w:val="right"/>
            </w:pPr>
            <w:r>
              <w:t>120</w:t>
            </w:r>
          </w:p>
        </w:tc>
        <w:tc>
          <w:tcPr>
            <w:tcW w:w="2268" w:type="dxa"/>
          </w:tcPr>
          <w:p w14:paraId="03B9F109" w14:textId="1B38204B" w:rsidR="00C52B58" w:rsidRDefault="00C52B58" w:rsidP="00C52B58">
            <w:pPr>
              <w:jc w:val="right"/>
            </w:pPr>
            <w:r>
              <w:t>294</w:t>
            </w:r>
          </w:p>
        </w:tc>
        <w:tc>
          <w:tcPr>
            <w:tcW w:w="2263" w:type="dxa"/>
          </w:tcPr>
          <w:p w14:paraId="0F608C69" w14:textId="533B96F1" w:rsidR="00C52B58" w:rsidRDefault="00C52B58" w:rsidP="00C52B58">
            <w:pPr>
              <w:jc w:val="right"/>
            </w:pPr>
            <w:r>
              <w:t>99</w:t>
            </w:r>
          </w:p>
        </w:tc>
      </w:tr>
    </w:tbl>
    <w:p w14:paraId="36C7A6C6" w14:textId="6FF4D9D5" w:rsidR="00C975A8" w:rsidRDefault="004B46A7" w:rsidP="004B46A7">
      <w:pPr>
        <w:pStyle w:val="Beschriftung"/>
        <w:jc w:val="center"/>
      </w:pPr>
      <w:bookmarkStart w:id="66" w:name="_Toc141882851"/>
      <w:r>
        <w:t xml:space="preserve">Tab.  </w:t>
      </w:r>
      <w:r w:rsidR="00000000">
        <w:fldChar w:fldCharType="begin"/>
      </w:r>
      <w:r w:rsidR="00000000">
        <w:instrText xml:space="preserve"> SEQ Tab._ \* ARABIC </w:instrText>
      </w:r>
      <w:r w:rsidR="00000000">
        <w:fldChar w:fldCharType="separate"/>
      </w:r>
      <w:r>
        <w:rPr>
          <w:noProof/>
        </w:rPr>
        <w:t>2</w:t>
      </w:r>
      <w:r w:rsidR="00000000">
        <w:rPr>
          <w:noProof/>
        </w:rPr>
        <w:fldChar w:fldCharType="end"/>
      </w:r>
      <w:r>
        <w:t>: Datensätze mit verschiedenen Aufnahmeintervallen und Sequenzlängen</w:t>
      </w:r>
      <w:bookmarkEnd w:id="66"/>
    </w:p>
    <w:p w14:paraId="47ECB8AE" w14:textId="77777777" w:rsidR="004B46A7" w:rsidRDefault="004B46A7" w:rsidP="00D94438"/>
    <w:p w14:paraId="4A303654" w14:textId="49A2B7FF" w:rsidR="00D02325" w:rsidRDefault="00534418" w:rsidP="00D94438">
      <w:r>
        <w:t>Die</w:t>
      </w:r>
      <w:r w:rsidR="00385707">
        <w:t xml:space="preserve"> einzelnen</w:t>
      </w:r>
      <w:r>
        <w:t xml:space="preserve"> Datensätze </w:t>
      </w:r>
      <w:r w:rsidR="00385707">
        <w:t>bzw. die zugehörigen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C15C57">
        <w:t>, welches im Projekt</w:t>
      </w:r>
      <w:r w:rsidR="004F3482">
        <w:t xml:space="preserve"> gemeinsam mit den erweiterten Datensätzen</w:t>
      </w:r>
      <w:r w:rsidR="00C15C57">
        <w:t xml:space="preserve"> unter </w:t>
      </w:r>
      <w:r w:rsidR="00C15C57" w:rsidRPr="00C15C57">
        <w:rPr>
          <w:rStyle w:val="Code"/>
        </w:rPr>
        <w:t>C_DataPreprocessing/A_FeatureCalculation</w:t>
      </w:r>
      <w:r w:rsidR="00C15C57">
        <w:t xml:space="preserve"> zu finden ist</w:t>
      </w:r>
      <w:r w:rsidR="0088144D">
        <w:t>.</w:t>
      </w:r>
      <w:r w:rsidR="00C66F5C">
        <w:t xml:space="preserve"> </w:t>
      </w:r>
      <w:r w:rsidR="007C3136">
        <w:t>Es</w:t>
      </w:r>
      <w:r w:rsidR="00D86A8F">
        <w:t xml:space="preserve"> iteriert im Wesentlichen über alle gegebenen Sequenzen der verschiedenen Datensätze und berechnet dabei schrittweis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DD5969">
        <w:t>Methoden</w:t>
      </w:r>
      <w:r w:rsidR="002F4D4B">
        <w:t xml:space="preserve"> zur Berechnung der einzelnen Merkmale basieren dabei</w:t>
      </w:r>
      <w:r w:rsidR="00DD5969">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D574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NkNjE0YjUxOS0wMDhhLTRhMDYtODZkMC1jNDIxYmEzZmJiMGUiLCJUZXh0IjoiWzI2XSIsIldBSVZlcnNpb24iOiI2LjE0LjAuMCJ9}</w:instrText>
          </w:r>
          <w:r w:rsidR="00D574D9">
            <w:fldChar w:fldCharType="separate"/>
          </w:r>
          <w:r w:rsidR="00D574D9">
            <w:t>[26]</w:t>
          </w:r>
          <w:r w:rsidR="00D574D9">
            <w:fldChar w:fldCharType="end"/>
          </w:r>
        </w:sdtContent>
      </w:sdt>
      <w:r w:rsidR="00FC6AF1">
        <w:t>.</w:t>
      </w:r>
      <w:r w:rsidR="00B30617">
        <w:t xml:space="preserve"> </w:t>
      </w:r>
      <w:r w:rsidR="00B30617" w:rsidRPr="00B30617">
        <w:rPr>
          <w:color w:val="FF0000"/>
        </w:rPr>
        <w:t>Ggf. noch Speicherung</w:t>
      </w:r>
    </w:p>
    <w:tbl>
      <w:tblPr>
        <w:tblStyle w:val="zuTabStandard"/>
        <w:tblW w:w="0" w:type="auto"/>
        <w:tblLook w:val="04A0" w:firstRow="1" w:lastRow="0" w:firstColumn="1" w:lastColumn="0" w:noHBand="0" w:noVBand="1"/>
      </w:tblPr>
      <w:tblGrid>
        <w:gridCol w:w="2122"/>
        <w:gridCol w:w="1701"/>
        <w:gridCol w:w="5239"/>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D94438">
            <w:r>
              <w:t>Bezeichner</w:t>
            </w:r>
          </w:p>
        </w:tc>
        <w:tc>
          <w:tcPr>
            <w:tcW w:w="1701" w:type="dxa"/>
          </w:tcPr>
          <w:p w14:paraId="54A88205" w14:textId="25EA203B" w:rsidR="0088144D" w:rsidRDefault="0088144D" w:rsidP="00D94438">
            <w:r>
              <w:t>Datentyp</w:t>
            </w:r>
          </w:p>
        </w:tc>
        <w:tc>
          <w:tcPr>
            <w:tcW w:w="5239" w:type="dxa"/>
          </w:tcPr>
          <w:p w14:paraId="5F90D441" w14:textId="0CEAAA08" w:rsidR="0088144D" w:rsidRDefault="0088144D" w:rsidP="00D94438">
            <w:r>
              <w:t>Erläuterung</w:t>
            </w:r>
          </w:p>
        </w:tc>
      </w:tr>
      <w:tr w:rsidR="0088144D" w14:paraId="03C24798" w14:textId="77777777" w:rsidTr="003B6F66">
        <w:tc>
          <w:tcPr>
            <w:tcW w:w="2122" w:type="dxa"/>
          </w:tcPr>
          <w:p w14:paraId="20346CC9" w14:textId="1F3315DD" w:rsidR="0088144D" w:rsidRPr="00107650" w:rsidRDefault="0088144D" w:rsidP="00D94438">
            <w:pPr>
              <w:rPr>
                <w:rStyle w:val="Code"/>
              </w:rPr>
            </w:pPr>
            <w:r w:rsidRPr="00107650">
              <w:rPr>
                <w:rStyle w:val="Code"/>
              </w:rPr>
              <w:t>timediff</w:t>
            </w:r>
          </w:p>
        </w:tc>
        <w:tc>
          <w:tcPr>
            <w:tcW w:w="1701" w:type="dxa"/>
          </w:tcPr>
          <w:p w14:paraId="163E2F64" w14:textId="3F8C53D5" w:rsidR="0088144D" w:rsidRDefault="00107650" w:rsidP="00D94438">
            <w:r>
              <w:t>Integer</w:t>
            </w:r>
          </w:p>
        </w:tc>
        <w:tc>
          <w:tcPr>
            <w:tcW w:w="5239" w:type="dxa"/>
          </w:tcPr>
          <w:p w14:paraId="6AACD708" w14:textId="3297D863" w:rsidR="0088144D" w:rsidRDefault="003B6F66" w:rsidP="00D94438">
            <w:r>
              <w:t>Die Zeitdifferenz</w:t>
            </w:r>
            <w:r w:rsidR="00B059B2">
              <w:t xml:space="preserve"> in </w:t>
            </w:r>
            <m:oMath>
              <m:r>
                <w:rPr>
                  <w:rFonts w:ascii="Cambria Math" w:hAnsi="Cambria Math"/>
                </w:rPr>
                <m:t>ms</m:t>
              </m:r>
            </m:oMath>
            <w:r>
              <w:t xml:space="preserve"> zwischen de</w:t>
            </w:r>
            <w:r w:rsidR="00B059B2">
              <w:t>r</w:t>
            </w:r>
            <w:r>
              <w:t xml:space="preserve"> aktuelle</w:t>
            </w:r>
            <w:r w:rsidR="00B059B2">
              <w:t>n</w:t>
            </w:r>
            <w:r>
              <w:t xml:space="preserve"> und de</w:t>
            </w:r>
            <w:r w:rsidR="00B059B2">
              <w:t>r</w:t>
            </w:r>
            <w:r>
              <w:t xml:space="preserve"> letzte</w:t>
            </w:r>
            <w:r w:rsidR="00B059B2">
              <w:t>n</w:t>
            </w:r>
            <w:r>
              <w:t xml:space="preserve"> </w:t>
            </w:r>
            <w:r w:rsidR="00B059B2">
              <w:t>aufgenommenen Position</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D94438">
            <w:pPr>
              <w:rPr>
                <w:rStyle w:val="Code"/>
              </w:rPr>
            </w:pPr>
            <w:r w:rsidRPr="00107650">
              <w:rPr>
                <w:rStyle w:val="Code"/>
              </w:rPr>
              <w:t>velocity</w:t>
            </w:r>
          </w:p>
        </w:tc>
        <w:tc>
          <w:tcPr>
            <w:tcW w:w="1701" w:type="dxa"/>
          </w:tcPr>
          <w:p w14:paraId="16049060" w14:textId="70451EBD" w:rsidR="0088144D" w:rsidRDefault="00107650" w:rsidP="00D94438">
            <w:r>
              <w:t>Double</w:t>
            </w:r>
            <w:r w:rsidR="003B6F66">
              <w:t>/</w:t>
            </w:r>
            <w:r>
              <w:t>NULL</w:t>
            </w:r>
          </w:p>
        </w:tc>
        <w:tc>
          <w:tcPr>
            <w:tcW w:w="5239" w:type="dxa"/>
          </w:tcPr>
          <w:p w14:paraId="48236082" w14:textId="7EB5ED6F" w:rsidR="0088144D" w:rsidRDefault="00B059B2" w:rsidP="00D94438">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aktuellen und letzten aufgenommenen Position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D94438">
            <w:pPr>
              <w:rPr>
                <w:rStyle w:val="Code"/>
              </w:rPr>
            </w:pPr>
            <w:r w:rsidRPr="00107650">
              <w:rPr>
                <w:rStyle w:val="Code"/>
              </w:rPr>
              <w:t>acceleration</w:t>
            </w:r>
          </w:p>
        </w:tc>
        <w:tc>
          <w:tcPr>
            <w:tcW w:w="1701" w:type="dxa"/>
          </w:tcPr>
          <w:p w14:paraId="79C21B8A" w14:textId="61475F3C" w:rsidR="0088144D" w:rsidRDefault="003B6F66" w:rsidP="00D94438">
            <w:r>
              <w:t>Double/NULL</w:t>
            </w:r>
          </w:p>
        </w:tc>
        <w:tc>
          <w:tcPr>
            <w:tcW w:w="5239" w:type="dxa"/>
          </w:tcPr>
          <w:p w14:paraId="26A77565" w14:textId="096C6420" w:rsidR="0088144D" w:rsidRPr="00EF0484" w:rsidRDefault="00EF0484" w:rsidP="00D94438">
            <w:pPr>
              <w:rPr>
                <w:rFonts w:ascii="Cambria Math" w:hAnsi="Cambria Math"/>
                <w:i/>
              </w:rPr>
            </w:pPr>
            <w:r>
              <w:t xml:space="preserve">(Posi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D94438">
            <w:pPr>
              <w:rPr>
                <w:rStyle w:val="Code"/>
              </w:rPr>
            </w:pPr>
            <w:r w:rsidRPr="00107650">
              <w:rPr>
                <w:rStyle w:val="Code"/>
              </w:rPr>
              <w:t>deceleration</w:t>
            </w:r>
          </w:p>
        </w:tc>
        <w:tc>
          <w:tcPr>
            <w:tcW w:w="1701" w:type="dxa"/>
          </w:tcPr>
          <w:p w14:paraId="57ED12AD" w14:textId="34601600" w:rsidR="0088144D" w:rsidRDefault="003B6F66" w:rsidP="00D94438">
            <w:r>
              <w:t>Double/NULL</w:t>
            </w:r>
          </w:p>
        </w:tc>
        <w:tc>
          <w:tcPr>
            <w:tcW w:w="5239" w:type="dxa"/>
          </w:tcPr>
          <w:p w14:paraId="3CF26A76" w14:textId="11976BDA" w:rsidR="0088144D" w:rsidRDefault="00EB6331" w:rsidP="00D94438">
            <w:r>
              <w:t xml:space="preserve">Verzögerung (nega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lastRenderedPageBreak/>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D94438">
            <w:pPr>
              <w:rPr>
                <w:rStyle w:val="Code"/>
              </w:rPr>
            </w:pPr>
            <w:r w:rsidRPr="00107650">
              <w:rPr>
                <w:rStyle w:val="Code"/>
              </w:rPr>
              <w:t>heading</w:t>
            </w:r>
          </w:p>
        </w:tc>
        <w:tc>
          <w:tcPr>
            <w:tcW w:w="1701" w:type="dxa"/>
          </w:tcPr>
          <w:p w14:paraId="058E14CB" w14:textId="535FD7AD" w:rsidR="0088144D" w:rsidRDefault="003B6F66" w:rsidP="00D94438">
            <w:r>
              <w:t>Double/NULL</w:t>
            </w:r>
          </w:p>
        </w:tc>
        <w:tc>
          <w:tcPr>
            <w:tcW w:w="5239" w:type="dxa"/>
          </w:tcPr>
          <w:p w14:paraId="36C06552" w14:textId="642DEB70" w:rsidR="0088144D" w:rsidRDefault="00ED11AF" w:rsidP="00D94438">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elche sich aus den Koordinaten der aktuellen und letzten aufgenommenen Position berechnet.</w:t>
            </w:r>
          </w:p>
        </w:tc>
      </w:tr>
      <w:tr w:rsidR="0088144D" w14:paraId="2B42FE28" w14:textId="77777777" w:rsidTr="003B6F66">
        <w:tc>
          <w:tcPr>
            <w:tcW w:w="2122" w:type="dxa"/>
          </w:tcPr>
          <w:p w14:paraId="105E1E92" w14:textId="06DE96D0" w:rsidR="0088144D" w:rsidRPr="00107650" w:rsidRDefault="00107650" w:rsidP="00D94438">
            <w:pPr>
              <w:rPr>
                <w:rStyle w:val="Code"/>
              </w:rPr>
            </w:pPr>
            <w:r w:rsidRPr="00107650">
              <w:rPr>
                <w:rStyle w:val="Code"/>
              </w:rPr>
              <w:t>angular_speed</w:t>
            </w:r>
          </w:p>
        </w:tc>
        <w:tc>
          <w:tcPr>
            <w:tcW w:w="1701" w:type="dxa"/>
          </w:tcPr>
          <w:p w14:paraId="05C77965" w14:textId="2B054CA2" w:rsidR="0088144D" w:rsidRDefault="003B6F66" w:rsidP="00D94438">
            <w:r>
              <w:t>Double/NULL</w:t>
            </w:r>
          </w:p>
        </w:tc>
        <w:tc>
          <w:tcPr>
            <w:tcW w:w="5239" w:type="dxa"/>
          </w:tcPr>
          <w:p w14:paraId="5088CD90" w14:textId="290D8D26" w:rsidR="0088144D" w:rsidRDefault="00AD0252" w:rsidP="00D94438">
            <w:r>
              <w:t>Winkel- bzw. Drehgeschwindigkeit in Grad</w:t>
            </w:r>
            <m:oMath>
              <m:r>
                <w:rPr>
                  <w:rFonts w:ascii="Cambria Math" w:hAnsi="Cambria Math"/>
                </w:rPr>
                <m:t>/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18D90BF2" w:rsidR="0088144D" w:rsidRDefault="00DD20EA" w:rsidP="00C66F5C">
      <w:pPr>
        <w:pStyle w:val="Beschriftung"/>
        <w:jc w:val="center"/>
      </w:pPr>
      <w:bookmarkStart w:id="67" w:name="_Toc141882852"/>
      <w:r>
        <w:t xml:space="preserve">Tab.  </w:t>
      </w:r>
      <w:r w:rsidR="00000000">
        <w:fldChar w:fldCharType="begin"/>
      </w:r>
      <w:r w:rsidR="00000000">
        <w:instrText xml:space="preserve"> SEQ Tab._ \* ARABIC </w:instrText>
      </w:r>
      <w:r w:rsidR="00000000">
        <w:fldChar w:fldCharType="separate"/>
      </w:r>
      <w:r w:rsidR="004B46A7">
        <w:rPr>
          <w:noProof/>
        </w:rPr>
        <w:t>3</w:t>
      </w:r>
      <w:r w:rsidR="00000000">
        <w:rPr>
          <w:noProof/>
        </w:rPr>
        <w:fldChar w:fldCharType="end"/>
      </w:r>
      <w:r>
        <w:t>: Spalten der Bewegungsmerkmale, um welche die Rohsequenzen erweitert werden</w:t>
      </w:r>
      <w:bookmarkEnd w:id="67"/>
    </w:p>
    <w:p w14:paraId="0B775B05" w14:textId="3F0E0C02" w:rsidR="00385707" w:rsidRDefault="00385707" w:rsidP="00D94438"/>
    <w:p w14:paraId="0E937812" w14:textId="2908CDCB" w:rsidR="003A49AF" w:rsidRDefault="00852B9B" w:rsidP="00D94438">
      <w:r>
        <w:t>Zu beachten ist, dass die meisten der Bewegungsmerkmale</w:t>
      </w:r>
      <w:r w:rsidR="003A49AF">
        <w:t xml:space="preserve"> unter bestimmten Umständen</w:t>
      </w:r>
      <w:r>
        <w:t xml:space="preserve"> </w:t>
      </w:r>
      <w:r w:rsidR="00512283">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NULL.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den jeweiligen Merkmalen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 im Zuge der Vorbereitung der Daten für die Klassifikation behandelt.  </w:t>
      </w:r>
    </w:p>
    <w:p w14:paraId="5CA0A1A1" w14:textId="47BF572B" w:rsidR="00DA2A77" w:rsidRDefault="00B562A0" w:rsidP="00D94438">
      <w:r>
        <w:t xml:space="preserve">Ein weiterer Umstand, unter welchem Nullwerte bei der Berechnung von Bewegungsmerkmalen auftreten können, ist gegeben, wenn der </w:t>
      </w:r>
      <w:r w:rsidRPr="007E592C">
        <w:rPr>
          <w:rStyle w:val="Code"/>
        </w:rPr>
        <w:t>timediff</w:t>
      </w:r>
      <w:r>
        <w:t xml:space="preserve">-Wert zwischen zwei aufeinanderfolgenden Datenpunkten 0 beträgt, was in der Regel eine Folge von Dopplungen ist. Da in solch einem Fall kein velocity-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02567052" w:rsidR="00FD0C14" w:rsidRDefault="00693EC4" w:rsidP="00FD0C14">
      <w:pPr>
        <w:pStyle w:val="berschrift1"/>
      </w:pPr>
      <w:bookmarkStart w:id="68" w:name="_Toc141882809"/>
      <w:r>
        <w:lastRenderedPageBreak/>
        <w:t>Umsetzung des Map-Matchings</w:t>
      </w:r>
      <w:bookmarkEnd w:id="68"/>
    </w:p>
    <w:p w14:paraId="5792F5F8" w14:textId="439F8BAD" w:rsidR="00FC5A6A" w:rsidRDefault="00693EC4" w:rsidP="00FC5A6A">
      <w:pPr>
        <w:pStyle w:val="berschrift2"/>
        <w:numPr>
          <w:ilvl w:val="1"/>
          <w:numId w:val="1"/>
        </w:numPr>
        <w:ind w:left="680" w:hanging="680"/>
      </w:pPr>
      <w:bookmarkStart w:id="69" w:name="_Toc141882810"/>
      <w:r w:rsidRPr="00612759">
        <w:t>Einrichtung der Valhalla-</w:t>
      </w:r>
      <w:r w:rsidR="00612759">
        <w:t>Instanz</w:t>
      </w:r>
      <w:bookmarkEnd w:id="69"/>
    </w:p>
    <w:p w14:paraId="305EB203" w14:textId="6545A10B" w:rsidR="006906A0" w:rsidRDefault="004D4E0D" w:rsidP="004D4E0D">
      <w:r>
        <w:t>Um die Valhalla-Map-Matching-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selbst </w:t>
      </w:r>
      <w:r w:rsidR="00BC4A6C">
        <w:t xml:space="preserve">empfohlene besteht jedoch darin eine Valhalla-Instanz über ein entsprechendes Image in </w:t>
      </w:r>
      <w:r w:rsidR="00BC4A6C" w:rsidRPr="00ED5BEE">
        <w:rPr>
          <w:i/>
          <w:iCs/>
        </w:rPr>
        <w:t>Dock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kwNDkxNWUwLTU2ZDgtNGI3Ny1iYjE1LTM1YWFiYzBjMDYxYyIsIlRleHQiOiJbMTddIiwiV0FJVmVyc2lvbiI6IjYuMTQuMC4wIn0=}</w:instrText>
          </w:r>
          <w:r>
            <w:fldChar w:fldCharType="separate"/>
          </w:r>
          <w:r>
            <w:t>[17]</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A0VDE0OjE1OjUy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6906A0">
            <w:t>[7]</w:t>
          </w:r>
          <w:r w:rsidR="006906A0">
            <w:fldChar w:fldCharType="end"/>
          </w:r>
        </w:sdtContent>
      </w:sdt>
      <w:r w:rsidR="006906A0">
        <w:t xml:space="preserve"> empfehlen diese Option, da sie nicht nur weniger komplex, sondern auch effizienter im Hinblick auf Zeit und Ressourcen ist.</w:t>
      </w:r>
      <w:r w:rsidR="00612769">
        <w:t xml:space="preserve"> </w:t>
      </w:r>
    </w:p>
    <w:p w14:paraId="4DDAA6BB" w14:textId="640BC8F7"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7D58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A0VDE0OjE1OjUy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860D46">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BdIn1dfSwiVGFnIjoiQ2l0YXZpUGxhY2Vob2xkZXIjMWE3MDNkNzgtM2QxOS00ZjU4LWI1ZDYtNjA4MTUzODM3MzBlIiwiVGV4dCI6IlszMF0iLCJXQUlWZXJzaW9uIjoiNi4xNC4wLjAifQ==}</w:instrText>
          </w:r>
          <w:r w:rsidR="00860D46">
            <w:fldChar w:fldCharType="separate"/>
          </w:r>
          <w:r w:rsidR="00860D46">
            <w:t>[30]</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 </w:t>
      </w:r>
      <w:sdt>
        <w:sdtPr>
          <w:rPr>
            <w:i/>
            <w:iCs/>
          </w:rPr>
          <w:alias w:val="To edit, see citavi.com/edit"/>
          <w:tag w:val="CitaviPlaceholder#683ecbbb-b2d8-4e2f-be1c-736587d115cb"/>
          <w:id w:val="88276315"/>
          <w:placeholder>
            <w:docPart w:val="DefaultPlaceholder_-1854013440"/>
          </w:placeholder>
        </w:sdtPr>
        <w:sdtContent>
          <w:r w:rsidR="00AA5F72">
            <w:rPr>
              <w:i/>
              <w:iCs/>
            </w:rPr>
            <w:fldChar w:fldCharType="begin"/>
          </w:r>
          <w:r w:rsidR="009A2913">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X0xlbm5pIEtvZXBwZXIiLCJDcmVhdGVkT24iOiIyMDIzLTA4LTAzVDA5OjU3OjQyIiwiTW9kaWZpZWRCeSI6Il9MZW5uaSBLb2VwcGVyIiwiSWQiOiI4NWY1NDYzMS04NjU0LTQ1YjItOWY4OC0wNzFmNjhiNmY5NzgiLCJNb2RpZmllZE9uIjoiMjAyMy0wOC0wM1QwOTo1Nzo0MiIsIlByb2plY3QiOnsiJGlkIjoiOCIsIiR0eXBlIjoiU3dpc3NBY2FkZW1pYy5DaXRhdmkuUHJvamVjdCwgU3dpc3NBY2FkZW1pYy5DaXRhdmkifX1dLCJDaXRhdGlvbktleVVwZGF0ZVR5cGUiOjAsIkNvbGxhYm9yYXRvcnMiOltdLCJEYXRlIjoiMDMuMDg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}</w:instrText>
          </w:r>
          <w:r w:rsidR="00AA5F72">
            <w:rPr>
              <w:i/>
              <w:iCs/>
            </w:rPr>
            <w:fldChar w:fldCharType="separate"/>
          </w:r>
          <w:r w:rsidR="00AA5F72">
            <w:rPr>
              <w:i/>
              <w:iCs/>
            </w:rPr>
            <w:t>[31]</w:t>
          </w:r>
          <w:r w:rsidR="00AA5F72">
            <w:rPr>
              <w:i/>
              <w:iCs/>
            </w:rPr>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GB RAM und einer CPU mit 6 Kernen (12 Threads) ca. 20-30min in Anspruch genommen. Einmal aufgebaut startet die Valhalla Instanz bei Bedarf jedoch in wenigen Sekunden</w:t>
      </w:r>
      <w:r w:rsidR="0098385F">
        <w:t xml:space="preserve">. Anschließend ist die </w:t>
      </w:r>
      <w:r w:rsidR="00C5063F">
        <w:t>Map-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 xml:space="preserve">Für mehr Informationen zur lokalen Installation und Konfiguration von Valhalla für das Map-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fTGVubmkgS29lcHBlciIsIkNyZWF0ZWRPbiI6IjIwMjMtMDgtMDNUMTA6MDg6NDEiLCJNb2RpZmllZEJ5IjoiX0xlbm5pIEtvZXBwZXIiLCJJZCI6ImUzMGUwZTY4LTM1ZDYtNGMxYS1hNjM2LTkzNDUxNmFlYzIzMCIsIk1vZGlmaWVkT24iOiIyMDIzLTA4LTAzVDEwOjA4OjQxIiwiUHJvamVjdCI6eyIkaWQiOiI4IiwiJHR5cGUiOiJTd2lzc0FjYWRlbWljLkNpdGF2aS5Qcm9qZWN0LCBTd2lzc0FjYWRlbWljLkNpdGF2aSJ9fV0sIkNpdGF0aW9uS2V5VXBkYXRlVHlwZSI6MCwiQ29sbGFib3JhdG9ycyI6W10sIkRhdGUiOiIxMy4wN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a2VzcGFuZC5naXRodWIuaW8vcG9zdHMvbWVpbGkvIiwiVXJpU3RyaW5nIjoiaHR0cHM6Ly9pa2VzcGFuZC5naXRodWIuaW8vcG9zdHMvbWVpbG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xMDowODo0MSIsIk1vZGlmaWVkQnkiOiJfTGVubmkgS29lcHBlciIsIklkIjoiOTgwMGExOGUtM2RjYi00NDA0LWIyZTItNGI3YTgxZWZkMWNkIiwiTW9kaWZpZWRPbiI6IjIwMjMtMDgtMDNUMTA6MDg6NDEiLCJQcm9qZWN0Ijp7IiRyZWYiOiI4In19XSwiT25saW5lQWRkcmVzcyI6Imh0dHBzOi8vaWtlc3BhbmQuZ2l0aHViLmlvL3Bvc3RzL21laWxpLyIsIk9yZ2FuaXphdGlvbnMiOltdLCJPdGhlcnNJbnZvbHZlZCI6W10sIlB1Ymxpc2hlcnMiOltdLCJRdW90YXRpb25zIjpbXSwiUmF0aW5nIjowLCJSZWZlcmVuY2VUeXBlIjoiSW50ZXJuZXREb2N1bWVudCIsIlNob3J0VGl0bGUiOiJTYW5kZWVwIFBhbmRleSAyMDIy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}</w:instrText>
          </w:r>
          <w:r w:rsidR="00DA287A">
            <w:fldChar w:fldCharType="separate"/>
          </w:r>
          <w:r w:rsidR="00DA287A">
            <w:t>[32]</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70" w:name="_Toc141882811"/>
      <w:r>
        <w:t>Vor</w:t>
      </w:r>
      <w:r w:rsidR="005D75F4">
        <w:t>hersage des Matching-Modus / Vorklassifikation</w:t>
      </w:r>
      <w:bookmarkEnd w:id="70"/>
    </w:p>
    <w:p w14:paraId="05DE7D84" w14:textId="77777777" w:rsidR="007C3F28" w:rsidRDefault="007C3F28" w:rsidP="00693EC4">
      <w:pPr>
        <w:pStyle w:val="berschrift3"/>
      </w:pPr>
      <w:bookmarkStart w:id="71" w:name="_Toc141882812"/>
      <w:r>
        <w:t>Klassifikationsansatz</w:t>
      </w:r>
    </w:p>
    <w:p w14:paraId="7D889D31" w14:textId="784E758A"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Matching 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 xml:space="preserve">Hierdurch ergibt sich für die Vorklassifikation die </w:t>
      </w:r>
      <w:r w:rsidR="00E13BBD">
        <w:lastRenderedPageBreak/>
        <w:t>Möglichkeit einen 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deskriptiver Merkmale erfolgen</w:t>
      </w:r>
      <w:r w:rsidR="003363D5">
        <w:t xml:space="preserve">, </w:t>
      </w:r>
      <w:r w:rsidR="00E466B5">
        <w:t>die der</w:t>
      </w:r>
      <w:r w:rsidR="003363D5">
        <w:t xml:space="preserve"> Zusammenfassung </w:t>
      </w:r>
      <w:r w:rsidR="00E466B5">
        <w:t xml:space="preserve">der verschiedenen Bewegungsmerkmalswerte einer Sequenz dienen. </w:t>
      </w:r>
      <w:r w:rsidR="003363D5">
        <w:t>Dass ein solcher Ansatz vielversprechend ist, zeigt</w:t>
      </w:r>
      <w:r w:rsidR="00F176FC">
        <w:t xml:space="preserve"> beispielhaft</w:t>
      </w:r>
      <w:r w:rsidR="003363D5">
        <w:t xml:space="preserve"> </w:t>
      </w:r>
      <w:r w:rsidR="003363D5" w:rsidRPr="00E466B5">
        <w:rPr>
          <w:color w:val="FF0000"/>
        </w:rPr>
        <w:t>Abb. 21.</w:t>
      </w:r>
      <w:r w:rsidR="003363D5">
        <w:t xml:space="preserve"> Jeder 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hierbei </w:t>
      </w:r>
      <w:r w:rsidR="001B7ECE">
        <w:t xml:space="preserve">allein auf </w:t>
      </w:r>
      <w:r w:rsidR="005E655E">
        <w:t>der Lage und Streuung</w:t>
      </w:r>
      <w:r w:rsidR="001B7ECE">
        <w:t xml:space="preserve"> der enthalten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xml:space="preserve">, wobei die sichtbaren Cluster die vorherzusagenden Matching-Modi bereits gut abbilden. </w:t>
      </w:r>
    </w:p>
    <w:p w14:paraId="7F2665D6" w14:textId="173C61E3" w:rsidR="00D34A56" w:rsidRDefault="002A54F8" w:rsidP="002A54F8">
      <w:pPr>
        <w:pStyle w:val="AbbMitRahmen"/>
      </w:pPr>
      <w:r w:rsidRPr="002A54F8">
        <w:drawing>
          <wp:inline distT="0" distB="0" distL="0" distR="0" wp14:anchorId="05B2FD97" wp14:editId="3F085F3F">
            <wp:extent cx="5710231" cy="2167296"/>
            <wp:effectExtent l="0" t="0" r="5080" b="4445"/>
            <wp:docPr id="158477874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a:extLst>
                        <a:ext uri="{28A0092B-C50C-407E-A947-70E740481C1C}">
                          <a14:useLocalDpi xmlns:a14="http://schemas.microsoft.com/office/drawing/2010/main" val="0"/>
                        </a:ext>
                      </a:extLst>
                    </a:blip>
                    <a:srcRect l="3001" t="11048" r="4708"/>
                    <a:stretch/>
                  </pic:blipFill>
                  <pic:spPr bwMode="auto">
                    <a:xfrm>
                      <a:off x="0" y="0"/>
                      <a:ext cx="5776788" cy="2192557"/>
                    </a:xfrm>
                    <a:prstGeom prst="rect">
                      <a:avLst/>
                    </a:prstGeom>
                    <a:noFill/>
                    <a:ln>
                      <a:noFill/>
                    </a:ln>
                    <a:extLst>
                      <a:ext uri="{53640926-AAD7-44D8-BBD7-CCE9431645EC}">
                        <a14:shadowObscured xmlns:a14="http://schemas.microsoft.com/office/drawing/2010/main"/>
                      </a:ext>
                    </a:extLst>
                  </pic:spPr>
                </pic:pic>
              </a:graphicData>
            </a:graphic>
          </wp:inline>
        </w:drawing>
      </w:r>
    </w:p>
    <w:p w14:paraId="45CF0FE1" w14:textId="02057E6A" w:rsidR="00F176FC" w:rsidRDefault="00D34A56" w:rsidP="00CF030C">
      <w:pPr>
        <w:pStyle w:val="Beschriftung"/>
        <w:tabs>
          <w:tab w:val="clear" w:pos="851"/>
        </w:tabs>
        <w:jc w:val="center"/>
      </w:pPr>
      <w:r>
        <w:t xml:space="preserve">Abb.  </w:t>
      </w:r>
      <w:r>
        <w:fldChar w:fldCharType="begin"/>
      </w:r>
      <w:r>
        <w:instrText xml:space="preserve"> SEQ Abb._ \* ARABIC </w:instrText>
      </w:r>
      <w:r>
        <w:fldChar w:fldCharType="separate"/>
      </w:r>
      <w:r>
        <w:rPr>
          <w:noProof/>
        </w:rPr>
        <w:t>21</w:t>
      </w:r>
      <w:r>
        <w:fldChar w:fldCharType="end"/>
      </w:r>
      <w:r>
        <w:t xml:space="preserve">: Clusterbildung bei Darstellung der Geschwindigkeitsstreuung in Abhängigkeit von der </w:t>
      </w:r>
      <w:r w:rsidR="00860844">
        <w:t>Durchschnittsgeschwindigkeit für einminütige Sequenzen</w:t>
      </w:r>
    </w:p>
    <w:p w14:paraId="4578045B" w14:textId="40AEDB6B" w:rsidR="00693EC4" w:rsidRDefault="00693EC4" w:rsidP="00693EC4">
      <w:pPr>
        <w:pStyle w:val="berschrift3"/>
      </w:pPr>
      <w:r>
        <w:t>Erzeugung de</w:t>
      </w:r>
      <w:r w:rsidR="005D75F4">
        <w:t>r</w:t>
      </w:r>
      <w:r>
        <w:t xml:space="preserve"> Trainings</w:t>
      </w:r>
      <w:r w:rsidR="00CF030C">
        <w:t>- und Test</w:t>
      </w:r>
      <w:r>
        <w:t>datens</w:t>
      </w:r>
      <w:r w:rsidR="005D75F4">
        <w:t>ätze</w:t>
      </w:r>
      <w:bookmarkEnd w:id="71"/>
    </w:p>
    <w:p w14:paraId="749E8DF9" w14:textId="64E5B616" w:rsidR="008F32A8" w:rsidRPr="008F32A8" w:rsidRDefault="008F32A8" w:rsidP="008F32A8">
      <w:r>
        <w:t>…</w:t>
      </w:r>
    </w:p>
    <w:tbl>
      <w:tblPr>
        <w:tblStyle w:val="zuTabStandard"/>
        <w:tblW w:w="0" w:type="auto"/>
        <w:tblLook w:val="04A0" w:firstRow="1" w:lastRow="0" w:firstColumn="1" w:lastColumn="0" w:noHBand="0" w:noVBand="1"/>
      </w:tblPr>
      <w:tblGrid>
        <w:gridCol w:w="2521"/>
        <w:gridCol w:w="1163"/>
        <w:gridCol w:w="5378"/>
      </w:tblGrid>
      <w:tr w:rsidR="00CF030C" w14:paraId="4CD9E1A4" w14:textId="77777777" w:rsidTr="008F32A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5D75F4">
            <w:r>
              <w:t>Bezeichner</w:t>
            </w:r>
          </w:p>
        </w:tc>
        <w:tc>
          <w:tcPr>
            <w:tcW w:w="1160" w:type="dxa"/>
          </w:tcPr>
          <w:p w14:paraId="09EEB29B" w14:textId="0CE58ABF" w:rsidR="00CF030C" w:rsidRDefault="00CF030C" w:rsidP="005D75F4">
            <w:r>
              <w:t>Datentyp</w:t>
            </w:r>
          </w:p>
        </w:tc>
        <w:tc>
          <w:tcPr>
            <w:tcW w:w="5381" w:type="dxa"/>
          </w:tcPr>
          <w:p w14:paraId="458650E3" w14:textId="48874F01" w:rsidR="00CF030C" w:rsidRDefault="00CF030C" w:rsidP="005D75F4">
            <w:r>
              <w:t>Erläuterung</w:t>
            </w:r>
          </w:p>
        </w:tc>
      </w:tr>
      <w:tr w:rsidR="00CF030C" w14:paraId="7D84E0DA" w14:textId="77777777" w:rsidTr="008F32A8">
        <w:tc>
          <w:tcPr>
            <w:tcW w:w="2521" w:type="dxa"/>
          </w:tcPr>
          <w:p w14:paraId="5DB22DDD" w14:textId="52069792" w:rsidR="00CF030C" w:rsidRPr="00CF030C" w:rsidRDefault="00CF030C" w:rsidP="005D75F4">
            <w:pPr>
              <w:rPr>
                <w:rStyle w:val="Code"/>
              </w:rPr>
            </w:pPr>
            <w:r w:rsidRPr="00CF030C">
              <w:rPr>
                <w:rStyle w:val="Code"/>
              </w:rPr>
              <w:t>elapsed_ms</w:t>
            </w:r>
          </w:p>
        </w:tc>
        <w:tc>
          <w:tcPr>
            <w:tcW w:w="1160" w:type="dxa"/>
          </w:tcPr>
          <w:p w14:paraId="22255594" w14:textId="3932587B" w:rsidR="00CF030C" w:rsidRDefault="008F32A8" w:rsidP="005D75F4">
            <w:r>
              <w:t>Double</w:t>
            </w:r>
          </w:p>
        </w:tc>
        <w:tc>
          <w:tcPr>
            <w:tcW w:w="5381" w:type="dxa"/>
          </w:tcPr>
          <w:p w14:paraId="17965699" w14:textId="7EC68D80" w:rsidR="00CF030C" w:rsidRDefault="00C45ED2" w:rsidP="005D75F4">
            <w:r>
              <w:t xml:space="preserve">Dauer der zusammengefassten Sequenz in </w:t>
            </w:r>
            <w:r w:rsidR="00922CAC">
              <w:t>Millisekunden</w:t>
            </w:r>
          </w:p>
        </w:tc>
      </w:tr>
      <w:tr w:rsidR="00CF030C" w14:paraId="74939393" w14:textId="77777777" w:rsidTr="008F32A8">
        <w:tc>
          <w:tcPr>
            <w:tcW w:w="2521" w:type="dxa"/>
          </w:tcPr>
          <w:p w14:paraId="6DB31104" w14:textId="1A992E1A" w:rsidR="00CF030C" w:rsidRPr="00CF030C" w:rsidRDefault="00CF030C" w:rsidP="005D75F4">
            <w:pPr>
              <w:rPr>
                <w:rStyle w:val="Code"/>
              </w:rPr>
            </w:pPr>
            <w:r w:rsidRPr="00CF030C">
              <w:rPr>
                <w:rStyle w:val="Code"/>
              </w:rPr>
              <w:t>velo_mean</w:t>
            </w:r>
          </w:p>
        </w:tc>
        <w:tc>
          <w:tcPr>
            <w:tcW w:w="1160" w:type="dxa"/>
          </w:tcPr>
          <w:p w14:paraId="71C7CD32" w14:textId="642E17CF" w:rsidR="00CF030C" w:rsidRDefault="008F32A8" w:rsidP="005D75F4">
            <w:r>
              <w:t>Double</w:t>
            </w:r>
          </w:p>
        </w:tc>
        <w:tc>
          <w:tcPr>
            <w:tcW w:w="5381" w:type="dxa"/>
          </w:tcPr>
          <w:p w14:paraId="09A0B02E" w14:textId="6ECD4717" w:rsidR="00CF030C" w:rsidRDefault="008F32A8" w:rsidP="005D75F4">
            <w:r>
              <w:t>Arithmetisches Mittel der Geschwindigkeit</w:t>
            </w:r>
          </w:p>
        </w:tc>
      </w:tr>
      <w:tr w:rsidR="00CF030C" w14:paraId="5459C319" w14:textId="77777777" w:rsidTr="008F32A8">
        <w:tc>
          <w:tcPr>
            <w:tcW w:w="2521" w:type="dxa"/>
          </w:tcPr>
          <w:p w14:paraId="5C915773" w14:textId="473CB57A" w:rsidR="00CF030C" w:rsidRPr="00CF030C" w:rsidRDefault="00CF030C" w:rsidP="005D75F4">
            <w:pPr>
              <w:rPr>
                <w:rStyle w:val="Code"/>
              </w:rPr>
            </w:pPr>
            <w:r w:rsidRPr="00CF030C">
              <w:rPr>
                <w:rStyle w:val="Code"/>
              </w:rPr>
              <w:t>velo_std</w:t>
            </w:r>
          </w:p>
        </w:tc>
        <w:tc>
          <w:tcPr>
            <w:tcW w:w="1160" w:type="dxa"/>
          </w:tcPr>
          <w:p w14:paraId="471AC73D" w14:textId="1C04E02A" w:rsidR="00CF030C" w:rsidRDefault="008F32A8" w:rsidP="005D75F4">
            <w:r>
              <w:t>Double</w:t>
            </w:r>
          </w:p>
        </w:tc>
        <w:tc>
          <w:tcPr>
            <w:tcW w:w="5381" w:type="dxa"/>
          </w:tcPr>
          <w:p w14:paraId="4ED4CA17" w14:textId="2FBCE52D" w:rsidR="00CF030C" w:rsidRDefault="008F32A8" w:rsidP="005D75F4">
            <w:r>
              <w:t>Standardabweichung der Geschwindigkeit</w:t>
            </w:r>
          </w:p>
        </w:tc>
      </w:tr>
      <w:tr w:rsidR="00CF030C" w14:paraId="0F661B27" w14:textId="77777777" w:rsidTr="008F32A8">
        <w:tc>
          <w:tcPr>
            <w:tcW w:w="2521" w:type="dxa"/>
          </w:tcPr>
          <w:p w14:paraId="129E81C2" w14:textId="2600876C" w:rsidR="00CF030C" w:rsidRPr="00CF030C" w:rsidRDefault="00CF030C" w:rsidP="005D75F4">
            <w:pPr>
              <w:rPr>
                <w:rStyle w:val="Code"/>
              </w:rPr>
            </w:pPr>
            <w:r w:rsidRPr="00CF030C">
              <w:rPr>
                <w:rStyle w:val="Code"/>
              </w:rPr>
              <w:lastRenderedPageBreak/>
              <w:t>velo_perc5</w:t>
            </w:r>
          </w:p>
        </w:tc>
        <w:tc>
          <w:tcPr>
            <w:tcW w:w="1160" w:type="dxa"/>
          </w:tcPr>
          <w:p w14:paraId="4716FD87" w14:textId="2C62ADAC" w:rsidR="00CF030C" w:rsidRDefault="008F32A8" w:rsidP="005D75F4">
            <w:r>
              <w:t>Double</w:t>
            </w:r>
          </w:p>
        </w:tc>
        <w:tc>
          <w:tcPr>
            <w:tcW w:w="5381" w:type="dxa"/>
          </w:tcPr>
          <w:p w14:paraId="65E4A3A0" w14:textId="61603917" w:rsidR="00CF030C" w:rsidRDefault="008F32A8" w:rsidP="005D75F4">
            <w:r>
              <w:t>5%-Quantil der Geschwindigkeit</w:t>
            </w:r>
          </w:p>
        </w:tc>
      </w:tr>
      <w:tr w:rsidR="00CF030C" w14:paraId="41B51639" w14:textId="77777777" w:rsidTr="008F32A8">
        <w:tc>
          <w:tcPr>
            <w:tcW w:w="2521" w:type="dxa"/>
          </w:tcPr>
          <w:p w14:paraId="5B2C5B77" w14:textId="358B402C" w:rsidR="00CF030C" w:rsidRPr="00CF030C" w:rsidRDefault="00CF030C" w:rsidP="005D75F4">
            <w:pPr>
              <w:rPr>
                <w:rStyle w:val="Code"/>
              </w:rPr>
            </w:pPr>
            <w:r w:rsidRPr="00CF030C">
              <w:rPr>
                <w:rStyle w:val="Code"/>
              </w:rPr>
              <w:t>velo_perc50</w:t>
            </w:r>
          </w:p>
        </w:tc>
        <w:tc>
          <w:tcPr>
            <w:tcW w:w="1160" w:type="dxa"/>
          </w:tcPr>
          <w:p w14:paraId="6A2C0DDA" w14:textId="77AFFC14" w:rsidR="00CF030C" w:rsidRDefault="008F32A8" w:rsidP="005D75F4">
            <w:r>
              <w:t>Double</w:t>
            </w:r>
          </w:p>
        </w:tc>
        <w:tc>
          <w:tcPr>
            <w:tcW w:w="5381" w:type="dxa"/>
          </w:tcPr>
          <w:p w14:paraId="4FBDDC31" w14:textId="5EBDEA3A" w:rsidR="00CF030C" w:rsidRDefault="008F32A8" w:rsidP="005D75F4">
            <w:r>
              <w:t>5</w:t>
            </w:r>
            <w:r>
              <w:t>0</w:t>
            </w:r>
            <w:r>
              <w:t>%-Quantil</w:t>
            </w:r>
            <w:r>
              <w:t>/Median</w:t>
            </w:r>
            <w:r>
              <w:t xml:space="preserve"> der Geschwindigkeit</w:t>
            </w:r>
          </w:p>
        </w:tc>
      </w:tr>
      <w:tr w:rsidR="00CF030C" w14:paraId="7587EBBA" w14:textId="77777777" w:rsidTr="008F32A8">
        <w:tc>
          <w:tcPr>
            <w:tcW w:w="2521" w:type="dxa"/>
          </w:tcPr>
          <w:p w14:paraId="5B225B0D" w14:textId="4DB70907" w:rsidR="00CF030C" w:rsidRPr="008F32A8" w:rsidRDefault="008F32A8" w:rsidP="005D75F4">
            <w:pPr>
              <w:rPr>
                <w:rStyle w:val="Code"/>
              </w:rPr>
            </w:pPr>
            <w:r w:rsidRPr="008F32A8">
              <w:rPr>
                <w:rStyle w:val="Code"/>
              </w:rPr>
              <w:t>velo_perc95</w:t>
            </w:r>
          </w:p>
        </w:tc>
        <w:tc>
          <w:tcPr>
            <w:tcW w:w="1160" w:type="dxa"/>
          </w:tcPr>
          <w:p w14:paraId="5461AFF6" w14:textId="7AC83D05" w:rsidR="00CF030C" w:rsidRDefault="008F32A8" w:rsidP="005D75F4">
            <w:r>
              <w:t>Double</w:t>
            </w:r>
          </w:p>
        </w:tc>
        <w:tc>
          <w:tcPr>
            <w:tcW w:w="5381" w:type="dxa"/>
          </w:tcPr>
          <w:p w14:paraId="500BF377" w14:textId="6CF273D9" w:rsidR="00CF030C" w:rsidRDefault="008F32A8" w:rsidP="005D75F4">
            <w:r>
              <w:t>9</w:t>
            </w:r>
            <w:r>
              <w:t>5%-Quantil der Geschwindigkeit</w:t>
            </w:r>
          </w:p>
        </w:tc>
      </w:tr>
      <w:tr w:rsidR="00CF030C" w14:paraId="3BC5DE0C" w14:textId="77777777" w:rsidTr="008F32A8">
        <w:tc>
          <w:tcPr>
            <w:tcW w:w="2521" w:type="dxa"/>
          </w:tcPr>
          <w:p w14:paraId="7A6B340E" w14:textId="33044D25" w:rsidR="00CF030C" w:rsidRPr="008F32A8" w:rsidRDefault="008F32A8" w:rsidP="005D75F4">
            <w:pPr>
              <w:rPr>
                <w:rStyle w:val="Code"/>
              </w:rPr>
            </w:pPr>
            <w:r w:rsidRPr="008F32A8">
              <w:rPr>
                <w:rStyle w:val="Code"/>
              </w:rPr>
              <w:t>acc_std</w:t>
            </w:r>
          </w:p>
        </w:tc>
        <w:tc>
          <w:tcPr>
            <w:tcW w:w="1160" w:type="dxa"/>
          </w:tcPr>
          <w:p w14:paraId="50A05D7B" w14:textId="697D4216" w:rsidR="00CF030C" w:rsidRDefault="008F32A8" w:rsidP="005D75F4">
            <w:r>
              <w:t>Double</w:t>
            </w:r>
          </w:p>
        </w:tc>
        <w:tc>
          <w:tcPr>
            <w:tcW w:w="5381" w:type="dxa"/>
          </w:tcPr>
          <w:p w14:paraId="7DB8F617" w14:textId="585095A5" w:rsidR="00CF030C" w:rsidRDefault="008F32A8" w:rsidP="005D75F4">
            <w:r>
              <w:t>Standardabweichung der Beschleunigung</w:t>
            </w:r>
          </w:p>
        </w:tc>
      </w:tr>
      <w:tr w:rsidR="00CF030C" w14:paraId="65C5D4C8" w14:textId="77777777" w:rsidTr="008F32A8">
        <w:tc>
          <w:tcPr>
            <w:tcW w:w="2521" w:type="dxa"/>
          </w:tcPr>
          <w:p w14:paraId="30E4386B" w14:textId="66C55BB6" w:rsidR="00CF030C" w:rsidRPr="008F32A8" w:rsidRDefault="008F32A8" w:rsidP="005D75F4">
            <w:pPr>
              <w:rPr>
                <w:rStyle w:val="Code"/>
              </w:rPr>
            </w:pPr>
            <w:r w:rsidRPr="008F32A8">
              <w:rPr>
                <w:rStyle w:val="Code"/>
              </w:rPr>
              <w:t>acc_perc95</w:t>
            </w:r>
          </w:p>
        </w:tc>
        <w:tc>
          <w:tcPr>
            <w:tcW w:w="1160" w:type="dxa"/>
          </w:tcPr>
          <w:p w14:paraId="310AA47B" w14:textId="61AA99A2" w:rsidR="00CF030C" w:rsidRDefault="008F32A8" w:rsidP="005D75F4">
            <w:r>
              <w:t>Double</w:t>
            </w:r>
          </w:p>
        </w:tc>
        <w:tc>
          <w:tcPr>
            <w:tcW w:w="5381" w:type="dxa"/>
          </w:tcPr>
          <w:p w14:paraId="3E553457" w14:textId="7980FB3F" w:rsidR="00CF030C" w:rsidRDefault="008F32A8" w:rsidP="005D75F4">
            <w:r>
              <w:t>9</w:t>
            </w:r>
            <w:r>
              <w:t xml:space="preserve">5%-Quantil der </w:t>
            </w:r>
            <w:r>
              <w:t>Beschleunigung</w:t>
            </w:r>
          </w:p>
        </w:tc>
      </w:tr>
      <w:tr w:rsidR="00CF030C" w14:paraId="5CE0F4FE" w14:textId="77777777" w:rsidTr="008F32A8">
        <w:tc>
          <w:tcPr>
            <w:tcW w:w="2521" w:type="dxa"/>
          </w:tcPr>
          <w:p w14:paraId="7180DB10" w14:textId="3E074B89" w:rsidR="00CF030C" w:rsidRPr="008F32A8" w:rsidRDefault="008F32A8" w:rsidP="005D75F4">
            <w:pPr>
              <w:rPr>
                <w:rStyle w:val="Code"/>
              </w:rPr>
            </w:pPr>
            <w:r w:rsidRPr="008F32A8">
              <w:rPr>
                <w:rStyle w:val="Code"/>
              </w:rPr>
              <w:t>dec_std</w:t>
            </w:r>
          </w:p>
        </w:tc>
        <w:tc>
          <w:tcPr>
            <w:tcW w:w="1160" w:type="dxa"/>
          </w:tcPr>
          <w:p w14:paraId="50834A89" w14:textId="25A8B48D" w:rsidR="00CF030C" w:rsidRDefault="008F32A8" w:rsidP="005D75F4">
            <w:r>
              <w:t>Double</w:t>
            </w:r>
          </w:p>
        </w:tc>
        <w:tc>
          <w:tcPr>
            <w:tcW w:w="5381" w:type="dxa"/>
          </w:tcPr>
          <w:p w14:paraId="7760EFEB" w14:textId="36AD1398" w:rsidR="00CF030C" w:rsidRDefault="008F32A8" w:rsidP="005D75F4">
            <w:r>
              <w:t>Standardabweichung</w:t>
            </w:r>
            <w:r w:rsidR="00677251">
              <w:t xml:space="preserve"> der Verzögerung</w:t>
            </w:r>
          </w:p>
        </w:tc>
      </w:tr>
      <w:tr w:rsidR="00CF030C" w14:paraId="4A6A77F7" w14:textId="77777777" w:rsidTr="008F32A8">
        <w:tc>
          <w:tcPr>
            <w:tcW w:w="2521" w:type="dxa"/>
          </w:tcPr>
          <w:p w14:paraId="3D23A065" w14:textId="04F4D413" w:rsidR="00CF030C" w:rsidRPr="008F32A8" w:rsidRDefault="008F32A8" w:rsidP="005D75F4">
            <w:pPr>
              <w:rPr>
                <w:rStyle w:val="Code"/>
              </w:rPr>
            </w:pPr>
            <w:r>
              <w:rPr>
                <w:rStyle w:val="Code"/>
              </w:rPr>
              <w:t>dec_perc95</w:t>
            </w:r>
          </w:p>
        </w:tc>
        <w:tc>
          <w:tcPr>
            <w:tcW w:w="1160" w:type="dxa"/>
          </w:tcPr>
          <w:p w14:paraId="45D1B2B0" w14:textId="66DADDD7" w:rsidR="00CF030C" w:rsidRDefault="008F32A8" w:rsidP="005D75F4">
            <w:r>
              <w:t>Double</w:t>
            </w:r>
          </w:p>
        </w:tc>
        <w:tc>
          <w:tcPr>
            <w:tcW w:w="5381" w:type="dxa"/>
          </w:tcPr>
          <w:p w14:paraId="1ACD20A7" w14:textId="179FDCEF" w:rsidR="00CF030C" w:rsidRDefault="00677251" w:rsidP="005D75F4">
            <w:r>
              <w:t>9</w:t>
            </w:r>
            <w:r w:rsidR="008F32A8">
              <w:t xml:space="preserve">5%-Quantil der </w:t>
            </w:r>
            <w:r>
              <w:t>Verzögerung</w:t>
            </w:r>
          </w:p>
        </w:tc>
      </w:tr>
      <w:tr w:rsidR="00CF030C" w14:paraId="09D1971A" w14:textId="77777777" w:rsidTr="008F32A8">
        <w:tc>
          <w:tcPr>
            <w:tcW w:w="2521" w:type="dxa"/>
          </w:tcPr>
          <w:p w14:paraId="71891BA4" w14:textId="197D1A77" w:rsidR="00CF030C" w:rsidRPr="008F32A8" w:rsidRDefault="008F32A8" w:rsidP="005D75F4">
            <w:pPr>
              <w:rPr>
                <w:rStyle w:val="Code"/>
              </w:rPr>
            </w:pPr>
            <w:r>
              <w:rPr>
                <w:rStyle w:val="Code"/>
              </w:rPr>
              <w:t>ang_speed_std</w:t>
            </w:r>
          </w:p>
        </w:tc>
        <w:tc>
          <w:tcPr>
            <w:tcW w:w="1160" w:type="dxa"/>
          </w:tcPr>
          <w:p w14:paraId="390F1090" w14:textId="74A57126" w:rsidR="00CF030C" w:rsidRDefault="008F32A8" w:rsidP="005D75F4">
            <w:r>
              <w:t>Double</w:t>
            </w:r>
          </w:p>
        </w:tc>
        <w:tc>
          <w:tcPr>
            <w:tcW w:w="5381" w:type="dxa"/>
          </w:tcPr>
          <w:p w14:paraId="33F64569" w14:textId="3E4B1E9D" w:rsidR="00CF030C" w:rsidRDefault="00677251" w:rsidP="005D75F4">
            <w:r>
              <w:t>Standardabweichung der Winkelgeschwindigkeit</w:t>
            </w:r>
          </w:p>
        </w:tc>
      </w:tr>
      <w:tr w:rsidR="008F32A8" w14:paraId="4DE21EB7" w14:textId="77777777" w:rsidTr="008F32A8">
        <w:tc>
          <w:tcPr>
            <w:tcW w:w="2521" w:type="dxa"/>
          </w:tcPr>
          <w:p w14:paraId="54DCB48D" w14:textId="2EAB2EAD" w:rsidR="008F32A8" w:rsidRPr="008F32A8" w:rsidRDefault="008F32A8" w:rsidP="005D75F4">
            <w:pPr>
              <w:rPr>
                <w:rStyle w:val="Code"/>
              </w:rPr>
            </w:pPr>
            <w:r>
              <w:rPr>
                <w:rStyle w:val="Code"/>
              </w:rPr>
              <w:t>ang_speed_</w:t>
            </w:r>
            <w:r>
              <w:rPr>
                <w:rStyle w:val="Code"/>
              </w:rPr>
              <w:t>perc95</w:t>
            </w:r>
          </w:p>
        </w:tc>
        <w:tc>
          <w:tcPr>
            <w:tcW w:w="1160" w:type="dxa"/>
          </w:tcPr>
          <w:p w14:paraId="32075805" w14:textId="1E849F26" w:rsidR="008F32A8" w:rsidRDefault="008F32A8" w:rsidP="005D75F4">
            <w:r>
              <w:t>Double</w:t>
            </w:r>
          </w:p>
        </w:tc>
        <w:tc>
          <w:tcPr>
            <w:tcW w:w="5381" w:type="dxa"/>
          </w:tcPr>
          <w:p w14:paraId="5EC886A4" w14:textId="7E853EEF" w:rsidR="008F32A8" w:rsidRDefault="00677251" w:rsidP="005D75F4">
            <w:r>
              <w:t>9</w:t>
            </w:r>
            <w:r w:rsidR="008F32A8">
              <w:t xml:space="preserve">5%-Quantil der </w:t>
            </w:r>
            <w:r>
              <w:t>Winkelgeschwindigkeit</w:t>
            </w:r>
          </w:p>
        </w:tc>
      </w:tr>
    </w:tbl>
    <w:p w14:paraId="3801650E" w14:textId="77777777" w:rsidR="005D75F4" w:rsidRPr="005D75F4" w:rsidRDefault="005D75F4" w:rsidP="005D75F4"/>
    <w:p w14:paraId="1606C398" w14:textId="32053DF4" w:rsidR="00693EC4" w:rsidRDefault="00C40168" w:rsidP="00693EC4">
      <w:pPr>
        <w:pStyle w:val="berschrift3"/>
      </w:pPr>
      <w:bookmarkStart w:id="72" w:name="_Toc141882813"/>
      <w:r>
        <w:t>Training, Optimierung und Auswahl der besten Klassifikatoren</w:t>
      </w:r>
      <w:bookmarkEnd w:id="72"/>
    </w:p>
    <w:tbl>
      <w:tblPr>
        <w:tblStyle w:val="zuTabStandard"/>
        <w:tblW w:w="0" w:type="auto"/>
        <w:tblLook w:val="04A0" w:firstRow="1" w:lastRow="0" w:firstColumn="1" w:lastColumn="0" w:noHBand="0" w:noVBand="1"/>
      </w:tblPr>
      <w:tblGrid>
        <w:gridCol w:w="1413"/>
        <w:gridCol w:w="1559"/>
        <w:gridCol w:w="1701"/>
        <w:gridCol w:w="1701"/>
        <w:gridCol w:w="2688"/>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2918">
            <w:pPr>
              <w:jc w:val="center"/>
            </w:pPr>
            <w:r>
              <w:t>I</w:t>
            </w:r>
            <w:r w:rsidR="00E61E1B">
              <w:t>ntervall</w:t>
            </w:r>
          </w:p>
        </w:tc>
        <w:tc>
          <w:tcPr>
            <w:tcW w:w="1559" w:type="dxa"/>
          </w:tcPr>
          <w:p w14:paraId="28E70657" w14:textId="36BE9ECE" w:rsidR="00E61E1B" w:rsidRDefault="00E61E1B" w:rsidP="00F52918">
            <w:pPr>
              <w:jc w:val="center"/>
            </w:pPr>
            <m:oMathPara>
              <m:oMath>
                <m:r>
                  <m:rPr>
                    <m:sty m:val="bi"/>
                  </m:rPr>
                  <w:rPr>
                    <w:rFonts w:ascii="Cambria Math" w:hAnsi="Cambria Math"/>
                  </w:rPr>
                  <m:t>C</m:t>
                </m:r>
              </m:oMath>
            </m:oMathPara>
          </w:p>
        </w:tc>
        <w:tc>
          <w:tcPr>
            <w:tcW w:w="1701" w:type="dxa"/>
          </w:tcPr>
          <w:p w14:paraId="6A29E619" w14:textId="0D2D611B" w:rsidR="00E61E1B" w:rsidRDefault="00E61E1B" w:rsidP="00F52918">
            <w:pPr>
              <w:jc w:val="center"/>
            </w:pPr>
            <m:oMathPara>
              <m:oMath>
                <m:r>
                  <m:rPr>
                    <m:sty m:val="bi"/>
                  </m:rPr>
                  <w:rPr>
                    <w:rFonts w:ascii="Cambria Math" w:hAnsi="Cambria Math"/>
                  </w:rPr>
                  <m:t>γ</m:t>
                </m:r>
              </m:oMath>
            </m:oMathPara>
          </w:p>
        </w:tc>
        <w:tc>
          <w:tcPr>
            <w:tcW w:w="1701" w:type="dxa"/>
          </w:tcPr>
          <w:p w14:paraId="41EAF4E6" w14:textId="248C2BCB" w:rsidR="00E61E1B" w:rsidRPr="00E61E1B" w:rsidRDefault="00E61E1B" w:rsidP="00F52918">
            <w:pPr>
              <w:jc w:val="center"/>
              <w:rPr>
                <w:bCs/>
              </w:rPr>
            </w:pPr>
            <m:oMathPara>
              <m:oMath>
                <m:r>
                  <m:rPr>
                    <m:sty m:val="bi"/>
                  </m:rPr>
                  <w:rPr>
                    <w:rFonts w:ascii="Cambria Math" w:hAnsi="Cambria Math"/>
                  </w:rPr>
                  <m:t>K(x, y)</m:t>
                </m:r>
              </m:oMath>
            </m:oMathPara>
          </w:p>
        </w:tc>
        <w:tc>
          <w:tcPr>
            <w:tcW w:w="2688" w:type="dxa"/>
          </w:tcPr>
          <w:p w14:paraId="07A71AB4" w14:textId="05865AD8" w:rsidR="00E61E1B" w:rsidRPr="00E61E1B" w:rsidRDefault="00E61E1B" w:rsidP="00F52918">
            <w:pPr>
              <w:jc w:val="center"/>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087204">
            <w:pPr>
              <w:jc w:val="left"/>
              <w:rPr>
                <w:b/>
                <w:bCs/>
              </w:rPr>
            </w:pPr>
            <w:r w:rsidRPr="00087204">
              <w:rPr>
                <w:b/>
                <w:bCs/>
              </w:rPr>
              <w:t>1</w:t>
            </w:r>
            <w:r w:rsidR="00087204" w:rsidRPr="00087204">
              <w:rPr>
                <w:b/>
                <w:bCs/>
              </w:rPr>
              <w:t>s</w:t>
            </w:r>
          </w:p>
        </w:tc>
        <w:tc>
          <w:tcPr>
            <w:tcW w:w="1559" w:type="dxa"/>
          </w:tcPr>
          <w:p w14:paraId="15C84593" w14:textId="509285C7" w:rsidR="00E61E1B" w:rsidRDefault="00C023A0" w:rsidP="00087204">
            <w:pPr>
              <w:jc w:val="right"/>
            </w:pPr>
            <w:r>
              <w:t>10</w:t>
            </w:r>
          </w:p>
        </w:tc>
        <w:tc>
          <w:tcPr>
            <w:tcW w:w="1701" w:type="dxa"/>
          </w:tcPr>
          <w:p w14:paraId="502F3BB5" w14:textId="7D65D858" w:rsidR="00E61E1B" w:rsidRDefault="007166C9" w:rsidP="00087204">
            <w:pPr>
              <w:jc w:val="right"/>
            </w:pPr>
            <w:r>
              <w:t>0.01</w:t>
            </w:r>
          </w:p>
        </w:tc>
        <w:tc>
          <w:tcPr>
            <w:tcW w:w="1701" w:type="dxa"/>
          </w:tcPr>
          <w:p w14:paraId="3F21E32E" w14:textId="0B7C8FA1" w:rsidR="00E61E1B" w:rsidRDefault="007166C9" w:rsidP="00087204">
            <w:pPr>
              <w:jc w:val="right"/>
            </w:pPr>
            <w:r>
              <w:t>RBF</w:t>
            </w:r>
          </w:p>
        </w:tc>
        <w:tc>
          <w:tcPr>
            <w:tcW w:w="2688" w:type="dxa"/>
          </w:tcPr>
          <w:p w14:paraId="23CCAD94" w14:textId="45AD5718" w:rsidR="00E61E1B" w:rsidRDefault="00E61E1B" w:rsidP="00087204">
            <w:pPr>
              <w:jc w:val="right"/>
            </w:pPr>
            <w:r w:rsidRPr="00E61E1B">
              <w:t>0</w:t>
            </w:r>
            <w:r w:rsidR="00EC6707">
              <w:t>,</w:t>
            </w:r>
            <w:r w:rsidRPr="00E61E1B">
              <w:t>9</w:t>
            </w:r>
            <w:r w:rsidR="00C023A0">
              <w:t>357</w:t>
            </w:r>
          </w:p>
        </w:tc>
      </w:tr>
      <w:tr w:rsidR="00E61E1B" w14:paraId="49883835" w14:textId="7E2BD6B6" w:rsidTr="00087204">
        <w:tc>
          <w:tcPr>
            <w:tcW w:w="1413" w:type="dxa"/>
          </w:tcPr>
          <w:p w14:paraId="544C6188" w14:textId="3E7410A6" w:rsidR="00E61E1B" w:rsidRPr="00087204" w:rsidRDefault="00E61E1B" w:rsidP="00087204">
            <w:pPr>
              <w:jc w:val="left"/>
              <w:rPr>
                <w:b/>
                <w:bCs/>
              </w:rPr>
            </w:pPr>
            <w:r w:rsidRPr="00087204">
              <w:rPr>
                <w:b/>
                <w:bCs/>
              </w:rPr>
              <w:t>2</w:t>
            </w:r>
            <w:r w:rsidR="00087204" w:rsidRPr="00087204">
              <w:rPr>
                <w:b/>
                <w:bCs/>
              </w:rPr>
              <w:t>s</w:t>
            </w:r>
          </w:p>
        </w:tc>
        <w:tc>
          <w:tcPr>
            <w:tcW w:w="1559" w:type="dxa"/>
          </w:tcPr>
          <w:p w14:paraId="11466E0F" w14:textId="55FBD195" w:rsidR="00E61E1B" w:rsidRDefault="00C023A0" w:rsidP="00087204">
            <w:pPr>
              <w:jc w:val="right"/>
            </w:pPr>
            <w:r>
              <w:t>5</w:t>
            </w:r>
            <w:r w:rsidR="007166C9">
              <w:t>000</w:t>
            </w:r>
          </w:p>
        </w:tc>
        <w:tc>
          <w:tcPr>
            <w:tcW w:w="1701" w:type="dxa"/>
          </w:tcPr>
          <w:p w14:paraId="42AA8537" w14:textId="3641C574" w:rsidR="00E61E1B" w:rsidRDefault="007166C9" w:rsidP="00087204">
            <w:pPr>
              <w:jc w:val="right"/>
            </w:pPr>
            <w:r>
              <w:t>0.0</w:t>
            </w:r>
            <w:r w:rsidR="00C023A0">
              <w:t>0</w:t>
            </w:r>
            <w:r>
              <w:t>1</w:t>
            </w:r>
          </w:p>
        </w:tc>
        <w:tc>
          <w:tcPr>
            <w:tcW w:w="1701" w:type="dxa"/>
          </w:tcPr>
          <w:p w14:paraId="55F8EC25" w14:textId="126B0259" w:rsidR="00E61E1B" w:rsidRDefault="007166C9" w:rsidP="00087204">
            <w:pPr>
              <w:jc w:val="right"/>
            </w:pPr>
            <w:r>
              <w:t>RBF</w:t>
            </w:r>
          </w:p>
        </w:tc>
        <w:tc>
          <w:tcPr>
            <w:tcW w:w="2688" w:type="dxa"/>
          </w:tcPr>
          <w:p w14:paraId="72D8FD0C" w14:textId="222101BD" w:rsidR="00E61E1B" w:rsidRDefault="007166C9" w:rsidP="00087204">
            <w:pPr>
              <w:jc w:val="right"/>
            </w:pPr>
            <w:r w:rsidRPr="007166C9">
              <w:t>0</w:t>
            </w:r>
            <w:r w:rsidR="00EC6707">
              <w:t>,</w:t>
            </w:r>
            <w:r w:rsidRPr="007166C9">
              <w:t>93</w:t>
            </w:r>
            <w:r w:rsidR="00C023A0">
              <w:t>91</w:t>
            </w:r>
          </w:p>
        </w:tc>
      </w:tr>
    </w:tbl>
    <w:p w14:paraId="44DFA988" w14:textId="66F7BEFB" w:rsidR="00FF0EB9" w:rsidRDefault="00735608" w:rsidP="001B0877">
      <w:pPr>
        <w:pStyle w:val="Beschriftung"/>
        <w:jc w:val="center"/>
      </w:pPr>
      <w:bookmarkStart w:id="73" w:name="_Toc141882853"/>
      <w:r>
        <w:t xml:space="preserve">Tab.  </w:t>
      </w:r>
      <w:r w:rsidR="00000000">
        <w:fldChar w:fldCharType="begin"/>
      </w:r>
      <w:r w:rsidR="00000000">
        <w:instrText xml:space="preserve"> SEQ Tab._ \* ARABIC </w:instrText>
      </w:r>
      <w:r w:rsidR="00000000">
        <w:fldChar w:fldCharType="separate"/>
      </w:r>
      <w:r w:rsidR="004B46A7">
        <w:rPr>
          <w:noProof/>
        </w:rPr>
        <w:t>4</w:t>
      </w:r>
      <w:r w:rsidR="00000000">
        <w:rPr>
          <w:noProof/>
        </w:rPr>
        <w:fldChar w:fldCharType="end"/>
      </w:r>
      <w:r>
        <w:t xml:space="preserve">: Ergebnisse der </w:t>
      </w:r>
      <w:r w:rsidR="00F81A9A">
        <w:t>Gittersuche für die Drei-Klassen-SVM</w:t>
      </w:r>
      <w:bookmarkEnd w:id="73"/>
    </w:p>
    <w:p w14:paraId="08EF3EC2" w14:textId="77777777" w:rsidR="0061291C" w:rsidRDefault="0061291C" w:rsidP="0061291C"/>
    <w:p w14:paraId="3D2A6112" w14:textId="77777777" w:rsidR="00735608" w:rsidRDefault="00735608" w:rsidP="00FF0EB9"/>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2918">
            <w:pPr>
              <w:jc w:val="center"/>
            </w:pPr>
            <w:r>
              <w:t>Intervall</w:t>
            </w:r>
          </w:p>
        </w:tc>
        <w:tc>
          <w:tcPr>
            <w:tcW w:w="856" w:type="dxa"/>
          </w:tcPr>
          <w:p w14:paraId="59AEED2D" w14:textId="3C961451" w:rsidR="00F01A4D" w:rsidRPr="00F01A4D" w:rsidRDefault="00F01A4D" w:rsidP="00F52918">
            <w:pPr>
              <w:jc w:val="center"/>
            </w:pPr>
            <m:oMathPara>
              <m:oMath>
                <m:r>
                  <m:rPr>
                    <m:sty m:val="bi"/>
                  </m:rPr>
                  <w:rPr>
                    <w:rFonts w:ascii="Cambria Math" w:hAnsi="Cambria Math"/>
                  </w:rPr>
                  <m:t>n</m:t>
                </m:r>
              </m:oMath>
            </m:oMathPara>
          </w:p>
        </w:tc>
        <w:tc>
          <w:tcPr>
            <w:tcW w:w="1479" w:type="dxa"/>
          </w:tcPr>
          <w:p w14:paraId="0501D27B" w14:textId="160C5037" w:rsidR="00F01A4D"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005BB6FA" w:rsidR="00F01A4D" w:rsidRPr="001A1E19" w:rsidRDefault="00000000" w:rsidP="00F52918">
            <w:pPr>
              <w:jc w:val="cente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39BF33B0" w14:textId="612F52D4"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2918">
            <w:pPr>
              <w:jc w:val="center"/>
            </w:pPr>
            <w:r w:rsidRPr="00E61E1B">
              <w:rPr>
                <w:bCs/>
              </w:rPr>
              <w:t>F1-Score (Validierung)</w:t>
            </w:r>
          </w:p>
        </w:tc>
      </w:tr>
      <w:tr w:rsidR="00087204" w:rsidRPr="00F01A4D" w14:paraId="4F2B88F5" w14:textId="77777777" w:rsidTr="00087204">
        <w:tc>
          <w:tcPr>
            <w:tcW w:w="1124" w:type="dxa"/>
          </w:tcPr>
          <w:p w14:paraId="7B87D199" w14:textId="4E49F2F3" w:rsidR="00F01A4D" w:rsidRPr="001A1E19" w:rsidRDefault="00087204" w:rsidP="00FF0EB9">
            <w:pPr>
              <w:rPr>
                <w:b/>
                <w:bCs/>
              </w:rPr>
            </w:pPr>
            <w:r w:rsidRPr="00087204">
              <w:rPr>
                <w:b/>
                <w:bCs/>
              </w:rPr>
              <w:t>1s</w:t>
            </w:r>
          </w:p>
        </w:tc>
        <w:tc>
          <w:tcPr>
            <w:tcW w:w="856" w:type="dxa"/>
          </w:tcPr>
          <w:p w14:paraId="4029A109" w14:textId="78DA1603" w:rsidR="00F01A4D" w:rsidRPr="001A1E19" w:rsidRDefault="00C023A0" w:rsidP="00087204">
            <w:pPr>
              <w:jc w:val="right"/>
            </w:pPr>
            <w:r w:rsidRPr="001A1E19">
              <w:t>10</w:t>
            </w:r>
            <w:r w:rsidR="00087204" w:rsidRPr="001A1E19">
              <w:t>00</w:t>
            </w:r>
          </w:p>
        </w:tc>
        <w:tc>
          <w:tcPr>
            <w:tcW w:w="1479" w:type="dxa"/>
          </w:tcPr>
          <w:p w14:paraId="0ADA5C11" w14:textId="462D1600" w:rsidR="00F01A4D" w:rsidRPr="001A1E19" w:rsidRDefault="00087204" w:rsidP="00087204">
            <w:pPr>
              <w:jc w:val="right"/>
            </w:pPr>
            <w:r w:rsidRPr="001A1E19">
              <w:t>50%</w:t>
            </w:r>
          </w:p>
        </w:tc>
        <w:tc>
          <w:tcPr>
            <w:tcW w:w="1046" w:type="dxa"/>
          </w:tcPr>
          <w:p w14:paraId="2480DA90" w14:textId="2B354187" w:rsidR="00F01A4D" w:rsidRPr="001A1E19" w:rsidRDefault="00087204" w:rsidP="00087204">
            <w:pPr>
              <w:jc w:val="right"/>
            </w:pPr>
            <w:r w:rsidRPr="001A1E19">
              <w:t>20</w:t>
            </w:r>
          </w:p>
        </w:tc>
        <w:tc>
          <w:tcPr>
            <w:tcW w:w="1248" w:type="dxa"/>
          </w:tcPr>
          <w:p w14:paraId="7E4D8313" w14:textId="06A6BAD4"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1A1E19" w:rsidRDefault="00087204" w:rsidP="00087204">
            <w:pPr>
              <w:jc w:val="right"/>
            </w:pPr>
            <w:r w:rsidRPr="001A1E19">
              <w:t>2</w:t>
            </w:r>
          </w:p>
        </w:tc>
        <w:tc>
          <w:tcPr>
            <w:tcW w:w="960" w:type="dxa"/>
          </w:tcPr>
          <w:p w14:paraId="6D649911" w14:textId="197DE567" w:rsidR="00F01A4D" w:rsidRPr="001A1E19" w:rsidRDefault="00087204" w:rsidP="00087204">
            <w:pPr>
              <w:jc w:val="right"/>
            </w:pPr>
            <w:r w:rsidRPr="001A1E19">
              <w:t>4</w:t>
            </w:r>
          </w:p>
        </w:tc>
        <w:tc>
          <w:tcPr>
            <w:tcW w:w="1603" w:type="dxa"/>
          </w:tcPr>
          <w:p w14:paraId="483C5F94" w14:textId="32DA78C2" w:rsidR="00F01A4D" w:rsidRPr="001A1E19" w:rsidRDefault="00087204" w:rsidP="00087204">
            <w:pPr>
              <w:jc w:val="right"/>
            </w:pPr>
            <w:r w:rsidRPr="001A1E19">
              <w:t>0</w:t>
            </w:r>
            <w:r w:rsidR="00EC6707" w:rsidRPr="001A1E19">
              <w:t>,</w:t>
            </w:r>
            <w:r w:rsidRPr="001A1E19">
              <w:t>93</w:t>
            </w:r>
            <w:r w:rsidR="00C023A0" w:rsidRPr="001A1E19">
              <w:t>69</w:t>
            </w:r>
          </w:p>
        </w:tc>
      </w:tr>
      <w:tr w:rsidR="00087204" w:rsidRPr="00F01A4D" w14:paraId="75F8E1F0" w14:textId="77777777" w:rsidTr="00087204">
        <w:tc>
          <w:tcPr>
            <w:tcW w:w="1124" w:type="dxa"/>
          </w:tcPr>
          <w:p w14:paraId="5431F0D3" w14:textId="1334FEE0" w:rsidR="00F01A4D" w:rsidRPr="001A1E19" w:rsidRDefault="00087204" w:rsidP="00FF0EB9">
            <w:pPr>
              <w:rPr>
                <w:b/>
                <w:bCs/>
              </w:rPr>
            </w:pPr>
            <w:r w:rsidRPr="00087204">
              <w:rPr>
                <w:b/>
                <w:bCs/>
              </w:rPr>
              <w:t>2s</w:t>
            </w:r>
          </w:p>
        </w:tc>
        <w:tc>
          <w:tcPr>
            <w:tcW w:w="856" w:type="dxa"/>
          </w:tcPr>
          <w:p w14:paraId="45B13B58" w14:textId="467C4543" w:rsidR="00F01A4D" w:rsidRPr="001A1E19" w:rsidRDefault="00C023A0" w:rsidP="00087204">
            <w:pPr>
              <w:jc w:val="right"/>
            </w:pPr>
            <w:r w:rsidRPr="001A1E19">
              <w:t>5</w:t>
            </w:r>
            <w:r w:rsidR="00087204" w:rsidRPr="001A1E19">
              <w:t>00</w:t>
            </w:r>
          </w:p>
        </w:tc>
        <w:tc>
          <w:tcPr>
            <w:tcW w:w="1479" w:type="dxa"/>
          </w:tcPr>
          <w:p w14:paraId="141CE3AF" w14:textId="2185AF25" w:rsidR="00F01A4D" w:rsidRPr="001A1E19" w:rsidRDefault="00C023A0" w:rsidP="00087204">
            <w:pPr>
              <w:jc w:val="right"/>
            </w:pPr>
            <w:r w:rsidRPr="001A1E19">
              <w:t>100</w:t>
            </w:r>
            <w:r w:rsidR="00087204" w:rsidRPr="001A1E19">
              <w:t>%</w:t>
            </w:r>
          </w:p>
        </w:tc>
        <w:tc>
          <w:tcPr>
            <w:tcW w:w="1046" w:type="dxa"/>
          </w:tcPr>
          <w:p w14:paraId="1AF0B5FB" w14:textId="390304A4" w:rsidR="00F01A4D" w:rsidRPr="001A1E19" w:rsidRDefault="00C023A0" w:rsidP="00087204">
            <w:pPr>
              <w:jc w:val="right"/>
            </w:pPr>
            <w:r w:rsidRPr="001A1E19">
              <w:t>1</w:t>
            </w:r>
            <w:r w:rsidR="00087204" w:rsidRPr="001A1E19">
              <w:t>0</w:t>
            </w:r>
          </w:p>
        </w:tc>
        <w:tc>
          <w:tcPr>
            <w:tcW w:w="1248" w:type="dxa"/>
          </w:tcPr>
          <w:p w14:paraId="1F82242B" w14:textId="3463726D"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1A1E19" w:rsidRDefault="00087204" w:rsidP="00087204">
            <w:pPr>
              <w:jc w:val="right"/>
            </w:pPr>
            <w:r w:rsidRPr="001A1E19">
              <w:t>2</w:t>
            </w:r>
          </w:p>
        </w:tc>
        <w:tc>
          <w:tcPr>
            <w:tcW w:w="960" w:type="dxa"/>
          </w:tcPr>
          <w:p w14:paraId="7A055A8E" w14:textId="24CEF7FE" w:rsidR="00F01A4D" w:rsidRPr="001A1E19" w:rsidRDefault="00087204" w:rsidP="00087204">
            <w:pPr>
              <w:jc w:val="right"/>
            </w:pPr>
            <w:r w:rsidRPr="001A1E19">
              <w:t>4</w:t>
            </w:r>
          </w:p>
        </w:tc>
        <w:tc>
          <w:tcPr>
            <w:tcW w:w="1603" w:type="dxa"/>
          </w:tcPr>
          <w:p w14:paraId="5249D839" w14:textId="7B83D14D" w:rsidR="00F01A4D" w:rsidRPr="001A1E19" w:rsidRDefault="00087204" w:rsidP="00087204">
            <w:pPr>
              <w:jc w:val="right"/>
            </w:pPr>
            <w:r w:rsidRPr="001A1E19">
              <w:t>0</w:t>
            </w:r>
            <w:r w:rsidR="00EC6707" w:rsidRPr="001A1E19">
              <w:t>,</w:t>
            </w:r>
            <w:r w:rsidRPr="001A1E19">
              <w:t>94</w:t>
            </w:r>
            <w:r w:rsidR="00C023A0" w:rsidRPr="001A1E19">
              <w:t>57</w:t>
            </w:r>
          </w:p>
        </w:tc>
      </w:tr>
    </w:tbl>
    <w:p w14:paraId="5386308B" w14:textId="4E485E73" w:rsidR="00F01A4D" w:rsidRDefault="00F81A9A" w:rsidP="001B0877">
      <w:pPr>
        <w:pStyle w:val="Beschriftung"/>
        <w:jc w:val="center"/>
      </w:pPr>
      <w:bookmarkStart w:id="74" w:name="_Toc141882854"/>
      <w:r>
        <w:t xml:space="preserve">Tab.  </w:t>
      </w:r>
      <w:r w:rsidR="00000000">
        <w:fldChar w:fldCharType="begin"/>
      </w:r>
      <w:r w:rsidR="00000000">
        <w:instrText xml:space="preserve"> SEQ Tab._ \* ARABIC </w:instrText>
      </w:r>
      <w:r w:rsidR="00000000">
        <w:fldChar w:fldCharType="separate"/>
      </w:r>
      <w:r w:rsidR="004B46A7">
        <w:rPr>
          <w:noProof/>
        </w:rPr>
        <w:t>5</w:t>
      </w:r>
      <w:r w:rsidR="00000000">
        <w:rPr>
          <w:noProof/>
        </w:rPr>
        <w:fldChar w:fldCharType="end"/>
      </w:r>
      <w:r>
        <w:t>: Ergebnisse der Gittersuche für den Drei-Klassen-Random-Forest</w:t>
      </w:r>
      <w:bookmarkEnd w:id="74"/>
    </w:p>
    <w:p w14:paraId="5807E7E6" w14:textId="77777777" w:rsidR="0061291C" w:rsidRPr="0061291C" w:rsidRDefault="0061291C" w:rsidP="0061291C"/>
    <w:p w14:paraId="2B22C7CE" w14:textId="294D5ED6" w:rsidR="00693EC4" w:rsidRDefault="00693EC4" w:rsidP="00693EC4">
      <w:pPr>
        <w:pStyle w:val="berschrift3"/>
      </w:pPr>
      <w:bookmarkStart w:id="75" w:name="_Toc141882814"/>
      <w:r>
        <w:lastRenderedPageBreak/>
        <w:t>Evaluierung</w:t>
      </w:r>
      <w:bookmarkEnd w:id="75"/>
      <w:r w:rsidR="003D33AD">
        <w:t xml:space="preserve"> </w:t>
      </w:r>
    </w:p>
    <w:p w14:paraId="36F73F72" w14:textId="58BE8E1A" w:rsidR="00C0107B" w:rsidRDefault="00C0107B" w:rsidP="00C0107B">
      <w:r>
        <w:t>Auf den Testdaten beträgt die Accuracy de</w:t>
      </w:r>
      <w:r w:rsidR="00C023A0">
        <w:t>s</w:t>
      </w:r>
      <w:r>
        <w:t xml:space="preserve"> </w:t>
      </w:r>
      <w:r w:rsidR="00C023A0">
        <w:t>Random-Forest</w:t>
      </w:r>
      <w:r>
        <w:t xml:space="preserve"> für ein Aufnahmeintervall von einer Sekunde </w:t>
      </w:r>
      <w:r w:rsidR="00664D94" w:rsidRPr="00664D94">
        <w:t>0</w:t>
      </w:r>
      <w:r w:rsidR="00664D94">
        <w:t>,</w:t>
      </w:r>
      <w:r w:rsidR="00C023A0">
        <w:t>9346</w:t>
      </w:r>
      <w:r>
        <w:t xml:space="preserve">und der F1-Score </w:t>
      </w:r>
      <w:r w:rsidR="00664D94" w:rsidRPr="00664D94">
        <w:t>0</w:t>
      </w:r>
      <w:r w:rsidR="00664D94">
        <w:t>,</w:t>
      </w:r>
      <w:r w:rsidR="00664D94" w:rsidRPr="00664D94">
        <w:t>9</w:t>
      </w:r>
      <w:r w:rsidR="00C023A0">
        <w:t>316</w:t>
      </w:r>
      <w:r>
        <w:t xml:space="preserve">. Für das Aufnahmeintervall von 2 Sekunden liegen die beiden Werte bei </w:t>
      </w:r>
      <w:r w:rsidR="00664D94" w:rsidRPr="00664D94">
        <w:t>0</w:t>
      </w:r>
      <w:r w:rsidR="00664D94">
        <w:t>,</w:t>
      </w:r>
      <w:r w:rsidR="00664D94" w:rsidRPr="00664D94">
        <w:t>9</w:t>
      </w:r>
      <w:r w:rsidR="00C023A0">
        <w:t>235</w:t>
      </w:r>
      <w:r>
        <w:t xml:space="preserve"> respektive </w:t>
      </w:r>
      <w:r w:rsidRPr="00D234D6">
        <w:t>0</w:t>
      </w:r>
      <w:r>
        <w:t>,</w:t>
      </w:r>
      <w:r w:rsidR="00664D94" w:rsidRPr="00664D94">
        <w:t xml:space="preserve"> 9</w:t>
      </w:r>
      <w:r w:rsidR="00C023A0">
        <w:t>194</w:t>
      </w:r>
      <w:r>
        <w:t>.</w:t>
      </w:r>
    </w:p>
    <w:p w14:paraId="338859B0" w14:textId="3EEEAE39" w:rsidR="00C0107B" w:rsidRDefault="00C0107B" w:rsidP="00C0107B">
      <w:r>
        <w:t xml:space="preserve">Auf den Testdaten beträgt die Accuracy des Random-Forest für ein Aufnahmeintervall von einer Sekunde </w:t>
      </w:r>
      <w:r w:rsidR="00C023A0" w:rsidRPr="00664D94">
        <w:t>0</w:t>
      </w:r>
      <w:r w:rsidR="00C023A0">
        <w:t xml:space="preserve">,9323 und der F1-Score </w:t>
      </w:r>
      <w:r w:rsidR="00C023A0" w:rsidRPr="00664D94">
        <w:t>0</w:t>
      </w:r>
      <w:r w:rsidR="00C023A0">
        <w:t>,</w:t>
      </w:r>
      <w:r w:rsidR="00C023A0" w:rsidRPr="00664D94">
        <w:t>9</w:t>
      </w:r>
      <w:r w:rsidR="00C023A0">
        <w:t>318</w:t>
      </w:r>
      <w:r>
        <w:t xml:space="preserve">. Für das Aufnahmeintervall von 2 Sekunden liegen die beiden Werte bei </w:t>
      </w:r>
      <w:r w:rsidR="00C023A0" w:rsidRPr="00664D94">
        <w:t>0</w:t>
      </w:r>
      <w:r w:rsidR="00C023A0">
        <w:t>,</w:t>
      </w:r>
      <w:r w:rsidR="00C023A0" w:rsidRPr="00664D94">
        <w:t>9</w:t>
      </w:r>
      <w:r w:rsidR="00C023A0">
        <w:t xml:space="preserve">365 respektive </w:t>
      </w:r>
      <w:r w:rsidR="00C023A0" w:rsidRPr="00D234D6">
        <w:t>0</w:t>
      </w:r>
      <w:r w:rsidR="00C023A0">
        <w:t>,</w:t>
      </w:r>
      <w:r w:rsidR="00C023A0" w:rsidRPr="00664D94">
        <w:t xml:space="preserve"> 9</w:t>
      </w:r>
      <w:r w:rsidR="00C023A0">
        <w:t>377</w:t>
      </w:r>
      <w:r>
        <w:t>.</w:t>
      </w:r>
    </w:p>
    <w:p w14:paraId="3FF6DD0D" w14:textId="3D10ED9C" w:rsidR="0061291C" w:rsidRDefault="0061291C" w:rsidP="0061291C">
      <w:pPr>
        <w:pStyle w:val="berschrift2"/>
      </w:pPr>
      <w:bookmarkStart w:id="76" w:name="_Toc141882815"/>
      <w:r>
        <w:t>Vor- und Nachbereitung des Map-Matchings</w:t>
      </w:r>
      <w:bookmarkEnd w:id="76"/>
    </w:p>
    <w:p w14:paraId="1E886619" w14:textId="77777777" w:rsidR="001106F6" w:rsidRDefault="001106F6" w:rsidP="001106F6">
      <w:pPr>
        <w:pStyle w:val="AbbMitRahmen"/>
        <w:keepNext/>
      </w:pPr>
      <w:r>
        <w:rPr>
          <w:noProof/>
        </w:rPr>
        <w:drawing>
          <wp:inline distT="0" distB="0" distL="0" distR="0" wp14:anchorId="32CA6A9F" wp14:editId="2E3DD521">
            <wp:extent cx="2781300" cy="2343150"/>
            <wp:effectExtent l="0" t="0" r="0" b="0"/>
            <wp:docPr id="4786730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81300" cy="2343150"/>
                    </a:xfrm>
                    <a:prstGeom prst="rect">
                      <a:avLst/>
                    </a:prstGeom>
                    <a:noFill/>
                    <a:ln>
                      <a:noFill/>
                    </a:ln>
                  </pic:spPr>
                </pic:pic>
              </a:graphicData>
            </a:graphic>
          </wp:inline>
        </w:drawing>
      </w:r>
    </w:p>
    <w:p w14:paraId="2C2967CF" w14:textId="133519CB" w:rsidR="000E60FB" w:rsidRPr="000E60FB" w:rsidRDefault="001106F6" w:rsidP="001106F6">
      <w:pPr>
        <w:pStyle w:val="Beschriftung"/>
        <w:jc w:val="center"/>
      </w:pPr>
      <w:bookmarkStart w:id="77" w:name="_Toc141882848"/>
      <w:r>
        <w:t xml:space="preserve">Abb.  </w:t>
      </w:r>
      <w:r w:rsidR="00000000">
        <w:fldChar w:fldCharType="begin"/>
      </w:r>
      <w:r w:rsidR="00000000">
        <w:instrText xml:space="preserve"> SEQ Abb._ \* ARABIC </w:instrText>
      </w:r>
      <w:r w:rsidR="00000000">
        <w:fldChar w:fldCharType="separate"/>
      </w:r>
      <w:r w:rsidR="00D34A56">
        <w:rPr>
          <w:noProof/>
        </w:rPr>
        <w:t>22</w:t>
      </w:r>
      <w:r w:rsidR="00000000">
        <w:rPr>
          <w:noProof/>
        </w:rPr>
        <w:fldChar w:fldCharType="end"/>
      </w:r>
      <w:r>
        <w:t>: Klassendiagramm zur MapMatcher-Klasse</w:t>
      </w:r>
      <w:bookmarkEnd w:id="77"/>
    </w:p>
    <w:p w14:paraId="795561D1" w14:textId="2AA53122" w:rsidR="0061291C" w:rsidRPr="006932E8" w:rsidRDefault="0061291C" w:rsidP="0061291C">
      <w:pPr>
        <w:pStyle w:val="berschrift2"/>
      </w:pPr>
      <w:bookmarkStart w:id="78" w:name="_Toc141882816"/>
      <w:r w:rsidRPr="006932E8">
        <w:t>Evaluierung des Map-Matchings</w:t>
      </w:r>
      <w:bookmarkEnd w:id="78"/>
    </w:p>
    <w:p w14:paraId="591EE980" w14:textId="77777777" w:rsidR="00C0107B" w:rsidRDefault="00C0107B" w:rsidP="00C0107B"/>
    <w:p w14:paraId="14DA7EBE" w14:textId="77777777" w:rsidR="00C0107B" w:rsidRPr="00C0107B" w:rsidRDefault="00C0107B" w:rsidP="00C0107B"/>
    <w:p w14:paraId="1EE58D22" w14:textId="5512FE5A" w:rsidR="00074A4B" w:rsidRDefault="00074A4B" w:rsidP="00074A4B">
      <w:pPr>
        <w:pStyle w:val="berschrift1"/>
      </w:pPr>
      <w:bookmarkStart w:id="79" w:name="_Toc141882817"/>
      <w:r>
        <w:lastRenderedPageBreak/>
        <w:t>Umsetzung der Klassifikation</w:t>
      </w:r>
      <w:bookmarkEnd w:id="79"/>
    </w:p>
    <w:p w14:paraId="3298E325" w14:textId="0F2F3476" w:rsidR="00A43AD1" w:rsidRPr="000F488A" w:rsidRDefault="00D207E6" w:rsidP="00880525">
      <w:pPr>
        <w:pStyle w:val="berschrift2"/>
      </w:pPr>
      <w:bookmarkStart w:id="80" w:name="_Toc141882818"/>
      <w:r w:rsidRPr="000F488A">
        <w:t>Naiver Ansatz: Erweiterung der Vorklassifika</w:t>
      </w:r>
      <w:r w:rsidR="005D75F4" w:rsidRPr="000F488A">
        <w:t>toren</w:t>
      </w:r>
      <w:bookmarkEnd w:id="80"/>
      <w:r w:rsidRPr="000F488A">
        <w:t xml:space="preserve"> </w:t>
      </w:r>
    </w:p>
    <w:tbl>
      <w:tblPr>
        <w:tblStyle w:val="zuTabStandard"/>
        <w:tblW w:w="0" w:type="auto"/>
        <w:tblLook w:val="04A0" w:firstRow="1" w:lastRow="0" w:firstColumn="1" w:lastColumn="0" w:noHBand="0" w:noVBand="1"/>
      </w:tblPr>
      <w:tblGrid>
        <w:gridCol w:w="1413"/>
        <w:gridCol w:w="1559"/>
        <w:gridCol w:w="1701"/>
        <w:gridCol w:w="1701"/>
        <w:gridCol w:w="2688"/>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2918">
            <w:pPr>
              <w:jc w:val="center"/>
            </w:pPr>
            <w:r>
              <w:t>Intervall</w:t>
            </w:r>
          </w:p>
        </w:tc>
        <w:tc>
          <w:tcPr>
            <w:tcW w:w="1559" w:type="dxa"/>
          </w:tcPr>
          <w:p w14:paraId="49EA5275" w14:textId="77777777" w:rsidR="001B0877" w:rsidRDefault="001B0877" w:rsidP="00F52918">
            <w:pPr>
              <w:jc w:val="center"/>
            </w:pPr>
            <m:oMathPara>
              <m:oMath>
                <m:r>
                  <m:rPr>
                    <m:sty m:val="bi"/>
                  </m:rPr>
                  <w:rPr>
                    <w:rFonts w:ascii="Cambria Math" w:hAnsi="Cambria Math"/>
                  </w:rPr>
                  <m:t>C</m:t>
                </m:r>
              </m:oMath>
            </m:oMathPara>
          </w:p>
        </w:tc>
        <w:tc>
          <w:tcPr>
            <w:tcW w:w="1701" w:type="dxa"/>
          </w:tcPr>
          <w:p w14:paraId="3D6A1F28" w14:textId="77777777" w:rsidR="001B0877" w:rsidRDefault="001B0877" w:rsidP="00F52918">
            <w:pPr>
              <w:jc w:val="center"/>
            </w:pPr>
            <m:oMathPara>
              <m:oMath>
                <m:r>
                  <m:rPr>
                    <m:sty m:val="bi"/>
                  </m:rPr>
                  <w:rPr>
                    <w:rFonts w:ascii="Cambria Math" w:hAnsi="Cambria Math"/>
                  </w:rPr>
                  <m:t>γ</m:t>
                </m:r>
              </m:oMath>
            </m:oMathPara>
          </w:p>
        </w:tc>
        <w:tc>
          <w:tcPr>
            <w:tcW w:w="1701" w:type="dxa"/>
          </w:tcPr>
          <w:p w14:paraId="2B3A1467" w14:textId="77777777" w:rsidR="001B0877" w:rsidRPr="00E61E1B" w:rsidRDefault="001B0877" w:rsidP="00F52918">
            <w:pPr>
              <w:jc w:val="center"/>
              <w:rPr>
                <w:bCs/>
              </w:rPr>
            </w:pPr>
            <m:oMathPara>
              <m:oMath>
                <m:r>
                  <m:rPr>
                    <m:sty m:val="bi"/>
                  </m:rPr>
                  <w:rPr>
                    <w:rFonts w:ascii="Cambria Math" w:hAnsi="Cambria Math"/>
                  </w:rPr>
                  <m:t>K(x, y)</m:t>
                </m:r>
              </m:oMath>
            </m:oMathPara>
          </w:p>
        </w:tc>
        <w:tc>
          <w:tcPr>
            <w:tcW w:w="2688" w:type="dxa"/>
          </w:tcPr>
          <w:p w14:paraId="6E2D8935" w14:textId="77777777" w:rsidR="001B0877" w:rsidRPr="00E61E1B" w:rsidRDefault="001B0877" w:rsidP="00F52918">
            <w:pPr>
              <w:jc w:val="center"/>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6A1D2F">
            <w:pPr>
              <w:jc w:val="left"/>
              <w:rPr>
                <w:b/>
                <w:bCs/>
              </w:rPr>
            </w:pPr>
            <w:r w:rsidRPr="00087204">
              <w:rPr>
                <w:b/>
                <w:bCs/>
              </w:rPr>
              <w:t>1s</w:t>
            </w:r>
          </w:p>
        </w:tc>
        <w:tc>
          <w:tcPr>
            <w:tcW w:w="1559" w:type="dxa"/>
          </w:tcPr>
          <w:p w14:paraId="66B9A2F0" w14:textId="5018CFCB" w:rsidR="001B0877" w:rsidRDefault="0028020F" w:rsidP="006A1D2F">
            <w:pPr>
              <w:jc w:val="right"/>
            </w:pPr>
            <w:r>
              <w:t>1000</w:t>
            </w:r>
          </w:p>
        </w:tc>
        <w:tc>
          <w:tcPr>
            <w:tcW w:w="1701" w:type="dxa"/>
          </w:tcPr>
          <w:p w14:paraId="7AACC1A7" w14:textId="70977DF5" w:rsidR="001B0877" w:rsidRDefault="001B0877" w:rsidP="006A1D2F">
            <w:pPr>
              <w:jc w:val="right"/>
            </w:pPr>
            <w:r>
              <w:t>0.01</w:t>
            </w:r>
          </w:p>
        </w:tc>
        <w:tc>
          <w:tcPr>
            <w:tcW w:w="1701" w:type="dxa"/>
          </w:tcPr>
          <w:p w14:paraId="508E1628" w14:textId="77777777" w:rsidR="001B0877" w:rsidRDefault="001B0877" w:rsidP="006A1D2F">
            <w:pPr>
              <w:jc w:val="right"/>
            </w:pPr>
            <w:r>
              <w:t>RBF</w:t>
            </w:r>
          </w:p>
        </w:tc>
        <w:tc>
          <w:tcPr>
            <w:tcW w:w="2688" w:type="dxa"/>
          </w:tcPr>
          <w:p w14:paraId="75F4EB59" w14:textId="06EA7560" w:rsidR="001B0877" w:rsidRDefault="001B0877" w:rsidP="006A1D2F">
            <w:pPr>
              <w:jc w:val="right"/>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087204" w:rsidRDefault="001B0877" w:rsidP="006A1D2F">
            <w:pPr>
              <w:jc w:val="left"/>
              <w:rPr>
                <w:b/>
                <w:bCs/>
              </w:rPr>
            </w:pPr>
            <w:r w:rsidRPr="00087204">
              <w:rPr>
                <w:b/>
                <w:bCs/>
              </w:rPr>
              <w:t>2s</w:t>
            </w:r>
          </w:p>
        </w:tc>
        <w:tc>
          <w:tcPr>
            <w:tcW w:w="1559" w:type="dxa"/>
          </w:tcPr>
          <w:p w14:paraId="2B3A1BF9" w14:textId="77777777" w:rsidR="001B0877" w:rsidRDefault="001B0877" w:rsidP="006A1D2F">
            <w:pPr>
              <w:jc w:val="right"/>
            </w:pPr>
            <w:r>
              <w:t>1000</w:t>
            </w:r>
          </w:p>
        </w:tc>
        <w:tc>
          <w:tcPr>
            <w:tcW w:w="1701" w:type="dxa"/>
          </w:tcPr>
          <w:p w14:paraId="6F4FEE5B" w14:textId="77777777" w:rsidR="001B0877" w:rsidRDefault="001B0877" w:rsidP="006A1D2F">
            <w:pPr>
              <w:jc w:val="right"/>
            </w:pPr>
            <w:r>
              <w:t>0.01</w:t>
            </w:r>
          </w:p>
        </w:tc>
        <w:tc>
          <w:tcPr>
            <w:tcW w:w="1701" w:type="dxa"/>
          </w:tcPr>
          <w:p w14:paraId="6877FD29" w14:textId="77777777" w:rsidR="001B0877" w:rsidRDefault="001B0877" w:rsidP="006A1D2F">
            <w:pPr>
              <w:jc w:val="right"/>
            </w:pPr>
            <w:r>
              <w:t>RBF</w:t>
            </w:r>
          </w:p>
        </w:tc>
        <w:tc>
          <w:tcPr>
            <w:tcW w:w="2688" w:type="dxa"/>
          </w:tcPr>
          <w:p w14:paraId="5E380182" w14:textId="6CD0D976" w:rsidR="001B0877" w:rsidRDefault="0028020F" w:rsidP="006A1D2F">
            <w:pPr>
              <w:jc w:val="right"/>
            </w:pPr>
            <w:r w:rsidRPr="0028020F">
              <w:t>0</w:t>
            </w:r>
            <w:r>
              <w:t>,</w:t>
            </w:r>
            <w:r w:rsidRPr="0028020F">
              <w:t>7766</w:t>
            </w:r>
          </w:p>
        </w:tc>
      </w:tr>
    </w:tbl>
    <w:p w14:paraId="55B195DF" w14:textId="2BB84181" w:rsidR="001B0877" w:rsidRDefault="001B0877" w:rsidP="001B0877">
      <w:pPr>
        <w:pStyle w:val="Beschriftung"/>
        <w:jc w:val="center"/>
      </w:pPr>
      <w:bookmarkStart w:id="81" w:name="_Toc141882855"/>
      <w:r>
        <w:t xml:space="preserve">Tab.  </w:t>
      </w:r>
      <w:r w:rsidR="00000000">
        <w:fldChar w:fldCharType="begin"/>
      </w:r>
      <w:r w:rsidR="00000000">
        <w:instrText xml:space="preserve"> SEQ Tab._ \* ARABIC </w:instrText>
      </w:r>
      <w:r w:rsidR="00000000">
        <w:fldChar w:fldCharType="separate"/>
      </w:r>
      <w:r w:rsidR="004B46A7">
        <w:rPr>
          <w:noProof/>
        </w:rPr>
        <w:t>6</w:t>
      </w:r>
      <w:r w:rsidR="00000000">
        <w:rPr>
          <w:noProof/>
        </w:rPr>
        <w:fldChar w:fldCharType="end"/>
      </w:r>
      <w:r>
        <w:t>: Ergebnisse der Gittersuche für die Vier-Klassen-SVM</w:t>
      </w:r>
      <w:bookmarkEnd w:id="81"/>
    </w:p>
    <w:p w14:paraId="18CF6807" w14:textId="77777777" w:rsidR="001B0877" w:rsidRDefault="001B0877" w:rsidP="001B0877"/>
    <w:p w14:paraId="514C0548" w14:textId="2D29D279" w:rsidR="00D234D6" w:rsidRDefault="00D234D6" w:rsidP="001B0877">
      <w:r>
        <w:t xml:space="preserve">Auf den Testdaten beträgt die Accuracy für ein Aufnahmeintervall von einer Sekunde </w:t>
      </w:r>
      <w:r w:rsidRPr="00D234D6">
        <w:t>0</w:t>
      </w:r>
      <w:r>
        <w:t>,</w:t>
      </w:r>
      <w:r w:rsidRPr="00D234D6">
        <w:t>77</w:t>
      </w:r>
      <w:r w:rsidR="0028020F">
        <w:t>94</w:t>
      </w:r>
      <w:r>
        <w:t xml:space="preserve"> und der F1-Score </w:t>
      </w:r>
      <w:r w:rsidRPr="00D234D6">
        <w:t>0</w:t>
      </w:r>
      <w:r>
        <w:t>,</w:t>
      </w:r>
      <w:r w:rsidRPr="00D234D6">
        <w:t>7</w:t>
      </w:r>
      <w:r w:rsidR="0028020F">
        <w:t>827</w:t>
      </w:r>
      <w:r>
        <w:t xml:space="preserve">. Für das Aufnahmeintervall von 2 Sekunden liegen die beiden Werte bei </w:t>
      </w:r>
      <w:r w:rsidRPr="00D234D6">
        <w:t>0</w:t>
      </w:r>
      <w:r>
        <w:t>,</w:t>
      </w:r>
      <w:r w:rsidRPr="00D234D6">
        <w:t>78</w:t>
      </w:r>
      <w:r w:rsidR="0028020F">
        <w:t>96</w:t>
      </w:r>
      <w:r>
        <w:t xml:space="preserve"> respektive </w:t>
      </w:r>
      <w:r w:rsidRPr="00D234D6">
        <w:t>0</w:t>
      </w:r>
      <w:r w:rsidR="00A63A2C">
        <w:t>,</w:t>
      </w:r>
      <w:r w:rsidRPr="00D234D6">
        <w:t>79</w:t>
      </w:r>
      <w:r w:rsidR="0028020F">
        <w:t>18</w:t>
      </w:r>
      <w:r>
        <w:t>.</w:t>
      </w:r>
    </w:p>
    <w:p w14:paraId="6FC77D2D" w14:textId="77777777" w:rsidR="00A20312" w:rsidRDefault="00A20312" w:rsidP="001B0877"/>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2918">
            <w:pPr>
              <w:jc w:val="center"/>
            </w:pPr>
            <w:r>
              <w:t>Intervall</w:t>
            </w:r>
          </w:p>
        </w:tc>
        <w:tc>
          <w:tcPr>
            <w:tcW w:w="856" w:type="dxa"/>
          </w:tcPr>
          <w:p w14:paraId="2C7D75DE" w14:textId="77777777" w:rsidR="001B0877" w:rsidRPr="00F01A4D" w:rsidRDefault="001B0877" w:rsidP="00F52918">
            <w:pPr>
              <w:jc w:val="center"/>
            </w:pPr>
            <m:oMathPara>
              <m:oMath>
                <m:r>
                  <m:rPr>
                    <m:sty m:val="bi"/>
                  </m:rPr>
                  <w:rPr>
                    <w:rFonts w:ascii="Cambria Math" w:hAnsi="Cambria Math"/>
                  </w:rPr>
                  <m:t>n</m:t>
                </m:r>
              </m:oMath>
            </m:oMathPara>
          </w:p>
        </w:tc>
        <w:tc>
          <w:tcPr>
            <w:tcW w:w="1479" w:type="dxa"/>
          </w:tcPr>
          <w:p w14:paraId="641F9EBC" w14:textId="77777777" w:rsidR="001B0877"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77777777" w:rsidR="001B0877" w:rsidRPr="00F01A4D" w:rsidRDefault="00000000" w:rsidP="00F52918">
            <w:pPr>
              <w:jc w:val="cente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2E70DF04"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2918">
            <w:pPr>
              <w:jc w:val="center"/>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6A1D2F">
            <w:pPr>
              <w:rPr>
                <w:b/>
                <w:bCs/>
                <w:lang w:val="en-GB"/>
              </w:rPr>
            </w:pPr>
            <w:r w:rsidRPr="00087204">
              <w:rPr>
                <w:b/>
                <w:bCs/>
              </w:rPr>
              <w:t>1s</w:t>
            </w:r>
          </w:p>
        </w:tc>
        <w:tc>
          <w:tcPr>
            <w:tcW w:w="856" w:type="dxa"/>
          </w:tcPr>
          <w:p w14:paraId="43953ECC" w14:textId="246E8702" w:rsidR="001B0877" w:rsidRPr="00F01A4D" w:rsidRDefault="00CC25A4" w:rsidP="006A1D2F">
            <w:pPr>
              <w:jc w:val="right"/>
              <w:rPr>
                <w:lang w:val="en-GB"/>
              </w:rPr>
            </w:pPr>
            <w:r>
              <w:rPr>
                <w:lang w:val="en-GB"/>
              </w:rPr>
              <w:t>1000</w:t>
            </w:r>
          </w:p>
        </w:tc>
        <w:tc>
          <w:tcPr>
            <w:tcW w:w="1479" w:type="dxa"/>
          </w:tcPr>
          <w:p w14:paraId="4F96F5C5" w14:textId="77777777" w:rsidR="001B0877" w:rsidRPr="00F01A4D" w:rsidRDefault="001B0877" w:rsidP="006A1D2F">
            <w:pPr>
              <w:jc w:val="right"/>
              <w:rPr>
                <w:lang w:val="en-GB"/>
              </w:rPr>
            </w:pPr>
            <w:r>
              <w:rPr>
                <w:lang w:val="en-GB"/>
              </w:rPr>
              <w:t>50%</w:t>
            </w:r>
          </w:p>
        </w:tc>
        <w:tc>
          <w:tcPr>
            <w:tcW w:w="1046" w:type="dxa"/>
          </w:tcPr>
          <w:p w14:paraId="6D5F625A" w14:textId="10D78A30" w:rsidR="001B0877" w:rsidRPr="001B0877" w:rsidRDefault="00CC25A4" w:rsidP="006A1D2F">
            <w:pPr>
              <w:jc w:val="right"/>
              <w:rPr>
                <w:lang w:val="en-GB"/>
              </w:rPr>
            </w:pPr>
            <w:r>
              <w:rPr>
                <w:lang w:val="en-GB"/>
              </w:rPr>
              <w:t>10</w:t>
            </w:r>
          </w:p>
        </w:tc>
        <w:tc>
          <w:tcPr>
            <w:tcW w:w="1248" w:type="dxa"/>
          </w:tcPr>
          <w:p w14:paraId="7F4D0416"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6A1D2F">
            <w:pPr>
              <w:jc w:val="right"/>
              <w:rPr>
                <w:lang w:val="en-GB"/>
              </w:rPr>
            </w:pPr>
            <w:r>
              <w:rPr>
                <w:lang w:val="en-GB"/>
              </w:rPr>
              <w:t>2</w:t>
            </w:r>
          </w:p>
        </w:tc>
        <w:tc>
          <w:tcPr>
            <w:tcW w:w="960" w:type="dxa"/>
          </w:tcPr>
          <w:p w14:paraId="27D382FB" w14:textId="3A5B58DC" w:rsidR="001B0877" w:rsidRPr="00F01A4D" w:rsidRDefault="00CC25A4" w:rsidP="006A1D2F">
            <w:pPr>
              <w:jc w:val="right"/>
              <w:rPr>
                <w:lang w:val="en-GB"/>
              </w:rPr>
            </w:pPr>
            <w:r>
              <w:rPr>
                <w:lang w:val="en-GB"/>
              </w:rPr>
              <w:t>8</w:t>
            </w:r>
          </w:p>
        </w:tc>
        <w:tc>
          <w:tcPr>
            <w:tcW w:w="1603" w:type="dxa"/>
          </w:tcPr>
          <w:p w14:paraId="78549B11" w14:textId="3CDEBAB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087204" w:rsidRDefault="001B0877" w:rsidP="006A1D2F">
            <w:pPr>
              <w:rPr>
                <w:b/>
                <w:bCs/>
                <w:lang w:val="en-GB"/>
              </w:rPr>
            </w:pPr>
            <w:r w:rsidRPr="00087204">
              <w:rPr>
                <w:b/>
                <w:bCs/>
              </w:rPr>
              <w:t>2s</w:t>
            </w:r>
          </w:p>
        </w:tc>
        <w:tc>
          <w:tcPr>
            <w:tcW w:w="856" w:type="dxa"/>
          </w:tcPr>
          <w:p w14:paraId="43BE752D" w14:textId="6294A063" w:rsidR="001B0877" w:rsidRPr="00F01A4D" w:rsidRDefault="00CC25A4" w:rsidP="006A1D2F">
            <w:pPr>
              <w:jc w:val="right"/>
              <w:rPr>
                <w:lang w:val="en-GB"/>
              </w:rPr>
            </w:pPr>
            <w:r>
              <w:rPr>
                <w:lang w:val="en-GB"/>
              </w:rPr>
              <w:t>750</w:t>
            </w:r>
          </w:p>
        </w:tc>
        <w:tc>
          <w:tcPr>
            <w:tcW w:w="1479" w:type="dxa"/>
          </w:tcPr>
          <w:p w14:paraId="7CA2295E" w14:textId="046DB443" w:rsidR="001B0877" w:rsidRPr="00F01A4D" w:rsidRDefault="001B0877" w:rsidP="006A1D2F">
            <w:pPr>
              <w:jc w:val="right"/>
              <w:rPr>
                <w:lang w:val="en-GB"/>
              </w:rPr>
            </w:pPr>
            <w:r>
              <w:rPr>
                <w:lang w:val="en-GB"/>
              </w:rPr>
              <w:t>100%</w:t>
            </w:r>
          </w:p>
        </w:tc>
        <w:tc>
          <w:tcPr>
            <w:tcW w:w="1046" w:type="dxa"/>
          </w:tcPr>
          <w:p w14:paraId="7419FC2C" w14:textId="071CEB40" w:rsidR="001B0877" w:rsidRPr="00F01A4D" w:rsidRDefault="00CC25A4" w:rsidP="006A1D2F">
            <w:pPr>
              <w:jc w:val="right"/>
              <w:rPr>
                <w:lang w:val="en-GB"/>
              </w:rPr>
            </w:pPr>
            <w:r>
              <w:rPr>
                <w:lang w:val="en-GB"/>
              </w:rPr>
              <w:t>10</w:t>
            </w:r>
          </w:p>
        </w:tc>
        <w:tc>
          <w:tcPr>
            <w:tcW w:w="1248" w:type="dxa"/>
          </w:tcPr>
          <w:p w14:paraId="23EC1C19"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6A1D2F">
            <w:pPr>
              <w:jc w:val="right"/>
              <w:rPr>
                <w:lang w:val="en-GB"/>
              </w:rPr>
            </w:pPr>
            <w:r>
              <w:rPr>
                <w:lang w:val="en-GB"/>
              </w:rPr>
              <w:t>2</w:t>
            </w:r>
          </w:p>
        </w:tc>
        <w:tc>
          <w:tcPr>
            <w:tcW w:w="960" w:type="dxa"/>
          </w:tcPr>
          <w:p w14:paraId="4B129A3D" w14:textId="71B8F4B1" w:rsidR="001B0877" w:rsidRPr="00F01A4D" w:rsidRDefault="00CC25A4" w:rsidP="006A1D2F">
            <w:pPr>
              <w:jc w:val="right"/>
              <w:rPr>
                <w:lang w:val="en-GB"/>
              </w:rPr>
            </w:pPr>
            <w:r>
              <w:rPr>
                <w:lang w:val="en-GB"/>
              </w:rPr>
              <w:t>8</w:t>
            </w:r>
          </w:p>
        </w:tc>
        <w:tc>
          <w:tcPr>
            <w:tcW w:w="1603" w:type="dxa"/>
          </w:tcPr>
          <w:p w14:paraId="23B40488" w14:textId="60DF8EC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865</w:t>
            </w:r>
          </w:p>
        </w:tc>
      </w:tr>
    </w:tbl>
    <w:p w14:paraId="4DA952EA" w14:textId="70F717AE" w:rsidR="001B0877" w:rsidRPr="00F81A9A" w:rsidRDefault="001B0877" w:rsidP="001B0877">
      <w:pPr>
        <w:pStyle w:val="Beschriftung"/>
        <w:jc w:val="center"/>
      </w:pPr>
      <w:bookmarkStart w:id="82" w:name="_Toc141882856"/>
      <w:r>
        <w:t xml:space="preserve">Tab.  </w:t>
      </w:r>
      <w:r w:rsidR="00000000">
        <w:fldChar w:fldCharType="begin"/>
      </w:r>
      <w:r w:rsidR="00000000">
        <w:instrText xml:space="preserve"> SEQ Tab._ \* ARABIC </w:instrText>
      </w:r>
      <w:r w:rsidR="00000000">
        <w:fldChar w:fldCharType="separate"/>
      </w:r>
      <w:r w:rsidR="004B46A7">
        <w:rPr>
          <w:noProof/>
        </w:rPr>
        <w:t>7</w:t>
      </w:r>
      <w:r w:rsidR="00000000">
        <w:rPr>
          <w:noProof/>
        </w:rPr>
        <w:fldChar w:fldCharType="end"/>
      </w:r>
      <w:r>
        <w:t>: Ergebnisse der Gittersuche für den Vier-Klassen-Random-Forest</w:t>
      </w:r>
      <w:bookmarkEnd w:id="82"/>
    </w:p>
    <w:p w14:paraId="35632FAB" w14:textId="77777777" w:rsidR="001B0877" w:rsidRDefault="001B0877" w:rsidP="001B0877"/>
    <w:p w14:paraId="259F01D5" w14:textId="5F95DBFF" w:rsidR="00D207E6" w:rsidRDefault="0039277D" w:rsidP="0039277D">
      <w:r>
        <w:t xml:space="preserve">Auf den Testdaten beträgt die Accuracy für ein Aufnahmeintervall von einer Sekunde </w:t>
      </w:r>
      <w:r w:rsidR="00D20EA5" w:rsidRPr="00D20EA5">
        <w:t>0</w:t>
      </w:r>
      <w:r w:rsidR="00D20EA5">
        <w:t>,</w:t>
      </w:r>
      <w:r w:rsidR="00D20EA5" w:rsidRPr="00D20EA5">
        <w:t>7</w:t>
      </w:r>
      <w:r w:rsidR="00CC25A4">
        <w:t>802</w:t>
      </w:r>
      <w:r w:rsidR="00D20EA5">
        <w:t xml:space="preserve"> </w:t>
      </w:r>
      <w:r>
        <w:t xml:space="preserve">und der F1-Score </w:t>
      </w:r>
      <w:r w:rsidR="00D20EA5" w:rsidRPr="00D20EA5">
        <w:t>0</w:t>
      </w:r>
      <w:r w:rsidR="00D20EA5">
        <w:t>,</w:t>
      </w:r>
      <w:r w:rsidR="00D20EA5" w:rsidRPr="00D20EA5">
        <w:t>7</w:t>
      </w:r>
      <w:r w:rsidR="00CC25A4">
        <w:t>876</w:t>
      </w:r>
      <w:r>
        <w:t xml:space="preserve">. Für das Aufnahmeintervall von 2 Sekunden liegen die beiden Werte bei </w:t>
      </w:r>
      <w:r w:rsidR="00562846" w:rsidRPr="00562846">
        <w:t>0</w:t>
      </w:r>
      <w:r w:rsidR="00562846">
        <w:t>,</w:t>
      </w:r>
      <w:r w:rsidR="00562846" w:rsidRPr="00562846">
        <w:t>7</w:t>
      </w:r>
      <w:r w:rsidR="00CC25A4">
        <w:t>882</w:t>
      </w:r>
      <w:r w:rsidR="00562846">
        <w:t xml:space="preserve"> </w:t>
      </w:r>
      <w:r>
        <w:t xml:space="preserve">respektive </w:t>
      </w:r>
      <w:r w:rsidR="00562846" w:rsidRPr="00562846">
        <w:t>0</w:t>
      </w:r>
      <w:r w:rsidR="00A63A2C">
        <w:t>,</w:t>
      </w:r>
      <w:r w:rsidR="00562846" w:rsidRPr="00562846">
        <w:t>7</w:t>
      </w:r>
      <w:r w:rsidR="00CC25A4">
        <w:t>964</w:t>
      </w:r>
      <w:r>
        <w:t>.</w:t>
      </w:r>
    </w:p>
    <w:p w14:paraId="3B47BD35" w14:textId="77777777" w:rsidR="0039277D" w:rsidRPr="001B0877" w:rsidRDefault="0039277D" w:rsidP="001B0877"/>
    <w:p w14:paraId="2F952269" w14:textId="05FDADAE" w:rsidR="00D207E6" w:rsidRDefault="009947F1" w:rsidP="002A27ED">
      <w:pPr>
        <w:pStyle w:val="berschrift2"/>
      </w:pPr>
      <w:bookmarkStart w:id="83" w:name="_Toc141882819"/>
      <w:r>
        <w:lastRenderedPageBreak/>
        <w:t>Sequenzieller Ansatz:</w:t>
      </w:r>
      <w:r w:rsidR="00D207E6">
        <w:t xml:space="preserve"> Rekurrente</w:t>
      </w:r>
      <w:r w:rsidR="00212E91">
        <w:t>s</w:t>
      </w:r>
      <w:r w:rsidR="00D207E6">
        <w:t xml:space="preserve"> Neuronale</w:t>
      </w:r>
      <w:r w:rsidR="00212E91">
        <w:t>s</w:t>
      </w:r>
      <w:r w:rsidR="00D207E6">
        <w:t xml:space="preserve"> Netzwerk</w:t>
      </w:r>
      <w:bookmarkEnd w:id="83"/>
    </w:p>
    <w:p w14:paraId="5F4112C0" w14:textId="4973251C" w:rsidR="00D207E6" w:rsidRDefault="00D207E6" w:rsidP="00D207E6">
      <w:pPr>
        <w:pStyle w:val="berschrift3"/>
      </w:pPr>
      <w:bookmarkStart w:id="84" w:name="_Toc141882820"/>
      <w:r>
        <w:t>Vorstellung der Basisarchitektur</w:t>
      </w:r>
      <w:bookmarkEnd w:id="84"/>
    </w:p>
    <w:p w14:paraId="2C90D69A" w14:textId="77777777" w:rsidR="00D207E6" w:rsidRDefault="00D207E6" w:rsidP="00D207E6">
      <w:pPr>
        <w:pStyle w:val="AbbMitRahmen"/>
      </w:pPr>
      <w:r>
        <w:rPr>
          <w:noProof/>
        </w:rPr>
        <w:drawing>
          <wp:inline distT="0" distB="0" distL="0" distR="0" wp14:anchorId="5DFFFF06" wp14:editId="40E76EB5">
            <wp:extent cx="5922191" cy="2228850"/>
            <wp:effectExtent l="0" t="0" r="2540" b="0"/>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4B85905C" w14:textId="5E709BEB" w:rsidR="00D207E6" w:rsidRDefault="00D207E6" w:rsidP="00D207E6">
      <w:pPr>
        <w:pStyle w:val="Beschriftung"/>
        <w:jc w:val="center"/>
      </w:pPr>
      <w:bookmarkStart w:id="85" w:name="_Toc141882849"/>
      <w:r>
        <w:t xml:space="preserve">Abb.  </w:t>
      </w:r>
      <w:r w:rsidR="00000000">
        <w:fldChar w:fldCharType="begin"/>
      </w:r>
      <w:r w:rsidR="00000000">
        <w:instrText xml:space="preserve"> SEQ Abb._ \* ARABIC </w:instrText>
      </w:r>
      <w:r w:rsidR="00000000">
        <w:fldChar w:fldCharType="separate"/>
      </w:r>
      <w:r w:rsidR="00D34A56">
        <w:rPr>
          <w:noProof/>
        </w:rPr>
        <w:t>23</w:t>
      </w:r>
      <w:r w:rsidR="00000000">
        <w:rPr>
          <w:noProof/>
        </w:rPr>
        <w:fldChar w:fldCharType="end"/>
      </w:r>
      <w:r>
        <w:t>: Basisarchitektur der RNNs für die Verkehrsteilnehmerklassifikation</w:t>
      </w:r>
      <w:bookmarkEnd w:id="85"/>
    </w:p>
    <w:p w14:paraId="2653BFC8" w14:textId="77777777" w:rsidR="00D207E6" w:rsidRDefault="00D207E6" w:rsidP="00D207E6"/>
    <w:p w14:paraId="715A8EDC" w14:textId="77777777" w:rsidR="00D207E6" w:rsidRPr="00D207E6" w:rsidRDefault="00D207E6" w:rsidP="00D207E6"/>
    <w:p w14:paraId="5AB311D1" w14:textId="676A68F7" w:rsidR="00D207E6" w:rsidRDefault="00D207E6" w:rsidP="00D207E6">
      <w:pPr>
        <w:pStyle w:val="berschrift3"/>
      </w:pPr>
      <w:bookmarkStart w:id="86" w:name="_Toc141882821"/>
      <w:r>
        <w:t>Vorbereitung der Datensätze</w:t>
      </w:r>
      <w:bookmarkEnd w:id="86"/>
    </w:p>
    <w:p w14:paraId="721CE76A" w14:textId="77777777" w:rsidR="00D207E6" w:rsidRPr="00D207E6" w:rsidRDefault="00D207E6" w:rsidP="00D207E6"/>
    <w:p w14:paraId="273E11D7" w14:textId="6105DEBC" w:rsidR="004001F2" w:rsidRDefault="00D207E6" w:rsidP="004001F2">
      <w:pPr>
        <w:pStyle w:val="berschrift3"/>
      </w:pPr>
      <w:bookmarkStart w:id="87" w:name="_Toc141882822"/>
      <w:r>
        <w:t>Hyperparameteroptimierung</w:t>
      </w:r>
      <w:r w:rsidR="005D75F4">
        <w:t xml:space="preserve"> und Bestimmung</w:t>
      </w:r>
      <w:r>
        <w:t xml:space="preserve"> der</w:t>
      </w:r>
      <w:r w:rsidR="005D75F4">
        <w:t xml:space="preserve"> besten</w:t>
      </w:r>
      <w:r>
        <w:t xml:space="preserve"> Modelle</w:t>
      </w:r>
      <w:bookmarkEnd w:id="87"/>
    </w:p>
    <w:p w14:paraId="2E712A1D" w14:textId="77777777" w:rsidR="000F488A" w:rsidRPr="000F488A" w:rsidRDefault="000F488A" w:rsidP="000F488A"/>
    <w:tbl>
      <w:tblPr>
        <w:tblStyle w:val="zuTabStandard"/>
        <w:tblW w:w="0" w:type="auto"/>
        <w:tblLook w:val="04A0" w:firstRow="1" w:lastRow="0" w:firstColumn="1" w:lastColumn="0" w:noHBand="0" w:noVBand="1"/>
      </w:tblPr>
      <w:tblGrid>
        <w:gridCol w:w="1537"/>
        <w:gridCol w:w="933"/>
        <w:gridCol w:w="989"/>
        <w:gridCol w:w="978"/>
        <w:gridCol w:w="887"/>
        <w:gridCol w:w="1108"/>
        <w:gridCol w:w="1603"/>
        <w:gridCol w:w="1027"/>
      </w:tblGrid>
      <w:tr w:rsidR="001E5B97" w14:paraId="04DC25FD" w14:textId="05B24D12" w:rsidTr="001E5B97">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F52918">
            <w:pPr>
              <w:jc w:val="center"/>
            </w:pPr>
            <w:r>
              <w:t>Datensatz</w:t>
            </w:r>
          </w:p>
        </w:tc>
        <w:tc>
          <w:tcPr>
            <w:tcW w:w="933" w:type="dxa"/>
          </w:tcPr>
          <w:p w14:paraId="6A908A22" w14:textId="4E84EA1F"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89" w:type="dxa"/>
          </w:tcPr>
          <w:p w14:paraId="46102E44" w14:textId="2EFB1CAC"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78" w:type="dxa"/>
          </w:tcPr>
          <w:p w14:paraId="75CBC077" w14:textId="4D65B643"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887" w:type="dxa"/>
          </w:tcPr>
          <w:p w14:paraId="24A3864D" w14:textId="6EBD54F0" w:rsidR="001E5B97" w:rsidRDefault="001E5B97" w:rsidP="00F52918">
            <w:pPr>
              <w:jc w:val="center"/>
            </w:pPr>
            <m:oMathPara>
              <m:oMath>
                <m:r>
                  <m:rPr>
                    <m:sty m:val="bi"/>
                  </m:rPr>
                  <w:rPr>
                    <w:rFonts w:ascii="Cambria Math" w:hAnsi="Cambria Math"/>
                  </w:rPr>
                  <m:t>n</m:t>
                </m:r>
              </m:oMath>
            </m:oMathPara>
          </w:p>
        </w:tc>
        <w:tc>
          <w:tcPr>
            <w:tcW w:w="1108" w:type="dxa"/>
          </w:tcPr>
          <w:p w14:paraId="3063EF32" w14:textId="7D654D4D" w:rsidR="001E5B97" w:rsidRDefault="007E30E8" w:rsidP="00F52918">
            <w:pPr>
              <w:jc w:val="center"/>
            </w:pPr>
            <m:oMathPara>
              <m:oMath>
                <m:r>
                  <m:rPr>
                    <m:sty m:val="bi"/>
                  </m:rPr>
                  <w:rPr>
                    <w:rFonts w:ascii="Cambria Math" w:hAnsi="Cambria Math"/>
                  </w:rPr>
                  <m:t>σ(x)</m:t>
                </m:r>
              </m:oMath>
            </m:oMathPara>
          </w:p>
        </w:tc>
        <w:tc>
          <w:tcPr>
            <w:tcW w:w="1603" w:type="dxa"/>
          </w:tcPr>
          <w:p w14:paraId="3B0A117F" w14:textId="678B3CD9" w:rsidR="001E5B97" w:rsidRPr="004001F2" w:rsidRDefault="001E5B97" w:rsidP="00F52918">
            <w:pPr>
              <w:jc w:val="center"/>
            </w:pPr>
            <w:r>
              <w:t>Loss (Validierung)</w:t>
            </w:r>
          </w:p>
        </w:tc>
        <w:tc>
          <w:tcPr>
            <w:tcW w:w="1027" w:type="dxa"/>
          </w:tcPr>
          <w:p w14:paraId="24435188" w14:textId="539C99BF" w:rsidR="001E5B97" w:rsidRDefault="001E5B97" w:rsidP="00F52918">
            <w:pPr>
              <w:jc w:val="center"/>
            </w:pPr>
            <w:r>
              <w:t>Rang</w:t>
            </w:r>
          </w:p>
        </w:tc>
      </w:tr>
      <w:tr w:rsidR="001E5B97" w14:paraId="38F711D8" w14:textId="459B8567" w:rsidTr="001E5B97">
        <w:tc>
          <w:tcPr>
            <w:tcW w:w="1537" w:type="dxa"/>
          </w:tcPr>
          <w:p w14:paraId="0CA9FFB4" w14:textId="23C18BCF" w:rsidR="001E5B97" w:rsidRPr="001016B5" w:rsidRDefault="001E5B97" w:rsidP="001016B5">
            <w:pPr>
              <w:jc w:val="right"/>
            </w:pPr>
            <w:r w:rsidRPr="001016B5">
              <w:t>1s_1min_raw</w:t>
            </w:r>
          </w:p>
        </w:tc>
        <w:tc>
          <w:tcPr>
            <w:tcW w:w="933" w:type="dxa"/>
          </w:tcPr>
          <w:p w14:paraId="70C356FB" w14:textId="7C4C9770" w:rsidR="001E5B97" w:rsidRDefault="001E5B97" w:rsidP="001016B5">
            <w:pPr>
              <w:jc w:val="right"/>
            </w:pPr>
            <w:r>
              <w:t>1</w:t>
            </w:r>
          </w:p>
        </w:tc>
        <w:tc>
          <w:tcPr>
            <w:tcW w:w="989" w:type="dxa"/>
          </w:tcPr>
          <w:p w14:paraId="10ECDD0A" w14:textId="5C9CC8B0" w:rsidR="001E5B97" w:rsidRDefault="001E5B97" w:rsidP="001016B5">
            <w:pPr>
              <w:jc w:val="right"/>
            </w:pPr>
            <w:r>
              <w:t>1</w:t>
            </w:r>
          </w:p>
        </w:tc>
        <w:tc>
          <w:tcPr>
            <w:tcW w:w="978" w:type="dxa"/>
          </w:tcPr>
          <w:p w14:paraId="69E873DD" w14:textId="663D38D6" w:rsidR="001E5B97" w:rsidRDefault="001E5B97" w:rsidP="001016B5">
            <w:pPr>
              <w:jc w:val="right"/>
            </w:pPr>
            <w:r>
              <w:t>2</w:t>
            </w:r>
          </w:p>
        </w:tc>
        <w:tc>
          <w:tcPr>
            <w:tcW w:w="887" w:type="dxa"/>
          </w:tcPr>
          <w:p w14:paraId="15B1DE13" w14:textId="7833BA53" w:rsidR="001E5B97" w:rsidRDefault="001E5B97" w:rsidP="001016B5">
            <w:pPr>
              <w:jc w:val="right"/>
            </w:pPr>
            <w:r>
              <w:t>128</w:t>
            </w:r>
          </w:p>
        </w:tc>
        <w:tc>
          <w:tcPr>
            <w:tcW w:w="1108" w:type="dxa"/>
          </w:tcPr>
          <w:p w14:paraId="63A12AE2" w14:textId="1057677F" w:rsidR="001E5B97" w:rsidRDefault="001E5B97" w:rsidP="001016B5">
            <w:pPr>
              <w:jc w:val="right"/>
            </w:pPr>
            <w:r>
              <w:t>tanh(x)</w:t>
            </w:r>
          </w:p>
        </w:tc>
        <w:tc>
          <w:tcPr>
            <w:tcW w:w="1603" w:type="dxa"/>
          </w:tcPr>
          <w:p w14:paraId="29D51C2A" w14:textId="7B3E8EAF" w:rsidR="001E5B97" w:rsidRDefault="001E5B97" w:rsidP="001016B5">
            <w:pPr>
              <w:jc w:val="right"/>
            </w:pPr>
            <w:r>
              <w:t>0,4562</w:t>
            </w:r>
          </w:p>
        </w:tc>
        <w:tc>
          <w:tcPr>
            <w:tcW w:w="1027" w:type="dxa"/>
          </w:tcPr>
          <w:p w14:paraId="7A59A6B1" w14:textId="16FAB3A3" w:rsidR="001E5B97" w:rsidRDefault="00B156BF" w:rsidP="001016B5">
            <w:pPr>
              <w:jc w:val="right"/>
            </w:pPr>
            <w:r>
              <w:t>9</w:t>
            </w:r>
          </w:p>
        </w:tc>
      </w:tr>
      <w:tr w:rsidR="001E5B97" w14:paraId="5AA8D7D9" w14:textId="5C5CD22E" w:rsidTr="001E5B97">
        <w:tc>
          <w:tcPr>
            <w:tcW w:w="1537" w:type="dxa"/>
          </w:tcPr>
          <w:p w14:paraId="79745AF7" w14:textId="7D01D1E6" w:rsidR="001E5B97" w:rsidRPr="001E5B97" w:rsidRDefault="001E5B97" w:rsidP="001016B5">
            <w:pPr>
              <w:jc w:val="right"/>
            </w:pPr>
            <w:r w:rsidRPr="001E5B97">
              <w:t>1s_1min_mm</w:t>
            </w:r>
          </w:p>
        </w:tc>
        <w:tc>
          <w:tcPr>
            <w:tcW w:w="933" w:type="dxa"/>
          </w:tcPr>
          <w:p w14:paraId="7FD2AB37" w14:textId="0296BAD9" w:rsidR="001E5B97" w:rsidRPr="001E5B97" w:rsidRDefault="001E5B97" w:rsidP="001016B5">
            <w:pPr>
              <w:jc w:val="right"/>
            </w:pPr>
            <w:r w:rsidRPr="001E5B97">
              <w:t>4</w:t>
            </w:r>
          </w:p>
        </w:tc>
        <w:tc>
          <w:tcPr>
            <w:tcW w:w="989" w:type="dxa"/>
          </w:tcPr>
          <w:p w14:paraId="4FFF55FD" w14:textId="21F35CF3" w:rsidR="001E5B97" w:rsidRPr="001E5B97" w:rsidRDefault="001E5B97" w:rsidP="001016B5">
            <w:pPr>
              <w:jc w:val="right"/>
            </w:pPr>
            <w:r w:rsidRPr="001E5B97">
              <w:t>1</w:t>
            </w:r>
          </w:p>
        </w:tc>
        <w:tc>
          <w:tcPr>
            <w:tcW w:w="978" w:type="dxa"/>
          </w:tcPr>
          <w:p w14:paraId="1192B23D" w14:textId="449C90ED" w:rsidR="001E5B97" w:rsidRPr="001E5B97" w:rsidRDefault="001E5B97" w:rsidP="001016B5">
            <w:pPr>
              <w:jc w:val="right"/>
            </w:pPr>
            <w:r w:rsidRPr="001E5B97">
              <w:t>1</w:t>
            </w:r>
          </w:p>
        </w:tc>
        <w:tc>
          <w:tcPr>
            <w:tcW w:w="887" w:type="dxa"/>
          </w:tcPr>
          <w:p w14:paraId="43CC9425" w14:textId="0E830C21" w:rsidR="001E5B97" w:rsidRPr="001E5B97" w:rsidRDefault="001E5B97" w:rsidP="001016B5">
            <w:pPr>
              <w:jc w:val="right"/>
            </w:pPr>
            <w:r w:rsidRPr="001E5B97">
              <w:t>64</w:t>
            </w:r>
          </w:p>
        </w:tc>
        <w:tc>
          <w:tcPr>
            <w:tcW w:w="1108" w:type="dxa"/>
          </w:tcPr>
          <w:p w14:paraId="1A5C1BF2" w14:textId="7F96DCAE" w:rsidR="001E5B97" w:rsidRPr="001E5B97" w:rsidRDefault="001E5B97" w:rsidP="001016B5">
            <w:pPr>
              <w:jc w:val="right"/>
            </w:pPr>
            <w:r w:rsidRPr="001E5B97">
              <w:t>tanh(x)</w:t>
            </w:r>
          </w:p>
        </w:tc>
        <w:tc>
          <w:tcPr>
            <w:tcW w:w="1603" w:type="dxa"/>
          </w:tcPr>
          <w:p w14:paraId="5AD27A22" w14:textId="67B766DC" w:rsidR="001E5B97" w:rsidRPr="001E5B97" w:rsidRDefault="001E5B97" w:rsidP="001016B5">
            <w:pPr>
              <w:jc w:val="right"/>
            </w:pPr>
            <w:r w:rsidRPr="001E5B97">
              <w:t>0,4568</w:t>
            </w:r>
          </w:p>
        </w:tc>
        <w:tc>
          <w:tcPr>
            <w:tcW w:w="1027" w:type="dxa"/>
          </w:tcPr>
          <w:p w14:paraId="6FF80E8B" w14:textId="7E0CF91E" w:rsidR="001E5B97" w:rsidRPr="001E5B97" w:rsidRDefault="00B156BF" w:rsidP="001016B5">
            <w:pPr>
              <w:jc w:val="right"/>
            </w:pPr>
            <w:r>
              <w:t>10</w:t>
            </w:r>
          </w:p>
        </w:tc>
      </w:tr>
      <w:tr w:rsidR="001E5B97" w14:paraId="699202E5" w14:textId="1A52D08D" w:rsidTr="001E5B97">
        <w:tc>
          <w:tcPr>
            <w:tcW w:w="1537" w:type="dxa"/>
          </w:tcPr>
          <w:p w14:paraId="1A6D7DDF" w14:textId="4E630971" w:rsidR="001E5B97" w:rsidRPr="001E5B97" w:rsidRDefault="001E5B97" w:rsidP="001016B5">
            <w:pPr>
              <w:jc w:val="right"/>
            </w:pPr>
            <w:r w:rsidRPr="001E5B97">
              <w:t>1s_2min_raw</w:t>
            </w:r>
          </w:p>
        </w:tc>
        <w:tc>
          <w:tcPr>
            <w:tcW w:w="933" w:type="dxa"/>
          </w:tcPr>
          <w:p w14:paraId="758285E9" w14:textId="2332D14F" w:rsidR="001E5B97" w:rsidRPr="001E5B97" w:rsidRDefault="001E5B97" w:rsidP="001016B5">
            <w:pPr>
              <w:jc w:val="right"/>
            </w:pPr>
            <w:r w:rsidRPr="001E5B97">
              <w:t>4</w:t>
            </w:r>
          </w:p>
        </w:tc>
        <w:tc>
          <w:tcPr>
            <w:tcW w:w="989" w:type="dxa"/>
          </w:tcPr>
          <w:p w14:paraId="2B583ACD" w14:textId="47CCCE51" w:rsidR="001E5B97" w:rsidRPr="001E5B97" w:rsidRDefault="001E5B97" w:rsidP="001016B5">
            <w:pPr>
              <w:jc w:val="right"/>
            </w:pPr>
            <w:r w:rsidRPr="001E5B97">
              <w:t>1</w:t>
            </w:r>
          </w:p>
        </w:tc>
        <w:tc>
          <w:tcPr>
            <w:tcW w:w="978" w:type="dxa"/>
          </w:tcPr>
          <w:p w14:paraId="72D48763" w14:textId="61F41D38" w:rsidR="001E5B97" w:rsidRPr="001E5B97" w:rsidRDefault="001E5B97" w:rsidP="001016B5">
            <w:pPr>
              <w:jc w:val="right"/>
            </w:pPr>
            <w:r w:rsidRPr="001E5B97">
              <w:t>1</w:t>
            </w:r>
          </w:p>
        </w:tc>
        <w:tc>
          <w:tcPr>
            <w:tcW w:w="887" w:type="dxa"/>
          </w:tcPr>
          <w:p w14:paraId="5E5AD4A7" w14:textId="3D1B603D" w:rsidR="001E5B97" w:rsidRPr="001E5B97" w:rsidRDefault="001E5B97" w:rsidP="001016B5">
            <w:pPr>
              <w:jc w:val="right"/>
            </w:pPr>
            <w:r w:rsidRPr="001E5B97">
              <w:t>64</w:t>
            </w:r>
          </w:p>
        </w:tc>
        <w:tc>
          <w:tcPr>
            <w:tcW w:w="1108" w:type="dxa"/>
          </w:tcPr>
          <w:p w14:paraId="5D9CF5E4" w14:textId="5CC369FB" w:rsidR="001E5B97" w:rsidRPr="001E5B97" w:rsidRDefault="001E5B97" w:rsidP="001016B5">
            <w:pPr>
              <w:jc w:val="right"/>
            </w:pPr>
            <w:r w:rsidRPr="001E5B97">
              <w:t>tanh(x)</w:t>
            </w:r>
          </w:p>
        </w:tc>
        <w:tc>
          <w:tcPr>
            <w:tcW w:w="1603" w:type="dxa"/>
          </w:tcPr>
          <w:p w14:paraId="53C1DE82" w14:textId="4D55C248" w:rsidR="001E5B97" w:rsidRPr="001E5B97" w:rsidRDefault="001E5B97" w:rsidP="001016B5">
            <w:pPr>
              <w:jc w:val="right"/>
            </w:pPr>
            <w:r w:rsidRPr="001E5B97">
              <w:t>0,4411</w:t>
            </w:r>
          </w:p>
        </w:tc>
        <w:tc>
          <w:tcPr>
            <w:tcW w:w="1027" w:type="dxa"/>
          </w:tcPr>
          <w:p w14:paraId="761773FB" w14:textId="09748F78" w:rsidR="001E5B97" w:rsidRPr="001E5B97" w:rsidRDefault="00B156BF" w:rsidP="001016B5">
            <w:pPr>
              <w:jc w:val="right"/>
            </w:pPr>
            <w:r>
              <w:t>6</w:t>
            </w:r>
          </w:p>
        </w:tc>
      </w:tr>
      <w:tr w:rsidR="001E5B97" w14:paraId="71E66B47" w14:textId="7CC95E50" w:rsidTr="001E5B97">
        <w:tc>
          <w:tcPr>
            <w:tcW w:w="1537" w:type="dxa"/>
          </w:tcPr>
          <w:p w14:paraId="2185E795" w14:textId="73AA57AB" w:rsidR="001E5B97" w:rsidRPr="001016B5" w:rsidRDefault="001E5B97" w:rsidP="001016B5">
            <w:pPr>
              <w:jc w:val="right"/>
            </w:pPr>
            <w:r w:rsidRPr="001016B5">
              <w:t>1s_2min_mm</w:t>
            </w:r>
          </w:p>
        </w:tc>
        <w:tc>
          <w:tcPr>
            <w:tcW w:w="933" w:type="dxa"/>
          </w:tcPr>
          <w:p w14:paraId="2911F12F" w14:textId="42CCACEB" w:rsidR="001E5B97" w:rsidRDefault="001E5B97" w:rsidP="001016B5">
            <w:pPr>
              <w:jc w:val="right"/>
            </w:pPr>
            <w:r>
              <w:t>2</w:t>
            </w:r>
          </w:p>
        </w:tc>
        <w:tc>
          <w:tcPr>
            <w:tcW w:w="989" w:type="dxa"/>
          </w:tcPr>
          <w:p w14:paraId="305E5870" w14:textId="1EF9C1CF" w:rsidR="001E5B97" w:rsidRDefault="001E5B97" w:rsidP="001016B5">
            <w:pPr>
              <w:jc w:val="right"/>
            </w:pPr>
            <w:r>
              <w:t>2</w:t>
            </w:r>
          </w:p>
        </w:tc>
        <w:tc>
          <w:tcPr>
            <w:tcW w:w="978" w:type="dxa"/>
          </w:tcPr>
          <w:p w14:paraId="2E739BA7" w14:textId="2AC0AD1A" w:rsidR="001E5B97" w:rsidRDefault="001E5B97" w:rsidP="001016B5">
            <w:pPr>
              <w:jc w:val="right"/>
            </w:pPr>
            <w:r>
              <w:t>2</w:t>
            </w:r>
          </w:p>
        </w:tc>
        <w:tc>
          <w:tcPr>
            <w:tcW w:w="887" w:type="dxa"/>
          </w:tcPr>
          <w:p w14:paraId="24271CC7" w14:textId="4570082D" w:rsidR="001E5B97" w:rsidRDefault="001E5B97" w:rsidP="001016B5">
            <w:pPr>
              <w:jc w:val="right"/>
            </w:pPr>
            <w:r>
              <w:t>128</w:t>
            </w:r>
          </w:p>
        </w:tc>
        <w:tc>
          <w:tcPr>
            <w:tcW w:w="1108" w:type="dxa"/>
          </w:tcPr>
          <w:p w14:paraId="0B87C03C" w14:textId="7560B1F2" w:rsidR="001E5B97" w:rsidRDefault="001E5B97" w:rsidP="001016B5">
            <w:pPr>
              <w:jc w:val="right"/>
            </w:pPr>
            <w:r>
              <w:t>tanh(x)</w:t>
            </w:r>
          </w:p>
        </w:tc>
        <w:tc>
          <w:tcPr>
            <w:tcW w:w="1603" w:type="dxa"/>
          </w:tcPr>
          <w:p w14:paraId="47A956EF" w14:textId="589A9189" w:rsidR="001E5B97" w:rsidRDefault="001E5B97" w:rsidP="001016B5">
            <w:pPr>
              <w:jc w:val="right"/>
            </w:pPr>
            <w:r>
              <w:t>0,4644</w:t>
            </w:r>
          </w:p>
        </w:tc>
        <w:tc>
          <w:tcPr>
            <w:tcW w:w="1027" w:type="dxa"/>
          </w:tcPr>
          <w:p w14:paraId="54342643" w14:textId="7D2B2CF5" w:rsidR="001E5B97" w:rsidRDefault="001E5B97" w:rsidP="001016B5">
            <w:pPr>
              <w:jc w:val="right"/>
            </w:pPr>
            <w:r>
              <w:t>1</w:t>
            </w:r>
            <w:r w:rsidR="00B156BF">
              <w:t>1</w:t>
            </w:r>
          </w:p>
        </w:tc>
      </w:tr>
      <w:tr w:rsidR="001E5B97" w14:paraId="43B28E1D" w14:textId="6FACB446" w:rsidTr="001E5B97">
        <w:tc>
          <w:tcPr>
            <w:tcW w:w="1537" w:type="dxa"/>
          </w:tcPr>
          <w:p w14:paraId="2FAE6673" w14:textId="0C21C455" w:rsidR="001E5B97" w:rsidRPr="001016B5" w:rsidRDefault="001E5B97" w:rsidP="001016B5">
            <w:pPr>
              <w:jc w:val="right"/>
            </w:pPr>
            <w:r w:rsidRPr="001016B5">
              <w:t>1s_4min_raw</w:t>
            </w:r>
          </w:p>
        </w:tc>
        <w:tc>
          <w:tcPr>
            <w:tcW w:w="933" w:type="dxa"/>
          </w:tcPr>
          <w:p w14:paraId="509D13BB" w14:textId="6AE7BC86" w:rsidR="001E5B97" w:rsidRDefault="001E5B97" w:rsidP="001016B5">
            <w:pPr>
              <w:jc w:val="right"/>
            </w:pPr>
            <w:r>
              <w:t>4</w:t>
            </w:r>
          </w:p>
        </w:tc>
        <w:tc>
          <w:tcPr>
            <w:tcW w:w="989" w:type="dxa"/>
          </w:tcPr>
          <w:p w14:paraId="350AD17D" w14:textId="0D077ED9" w:rsidR="001E5B97" w:rsidRDefault="001E5B97" w:rsidP="001016B5">
            <w:pPr>
              <w:jc w:val="right"/>
            </w:pPr>
            <w:r>
              <w:t>2</w:t>
            </w:r>
          </w:p>
        </w:tc>
        <w:tc>
          <w:tcPr>
            <w:tcW w:w="978" w:type="dxa"/>
          </w:tcPr>
          <w:p w14:paraId="7B13791B" w14:textId="71F04D5F" w:rsidR="001E5B97" w:rsidRDefault="001E5B97" w:rsidP="001016B5">
            <w:pPr>
              <w:jc w:val="right"/>
            </w:pPr>
            <w:r>
              <w:t>1</w:t>
            </w:r>
          </w:p>
        </w:tc>
        <w:tc>
          <w:tcPr>
            <w:tcW w:w="887" w:type="dxa"/>
          </w:tcPr>
          <w:p w14:paraId="3519F2B3" w14:textId="1D23ECE7" w:rsidR="001E5B97" w:rsidRDefault="001E5B97" w:rsidP="001016B5">
            <w:pPr>
              <w:jc w:val="right"/>
            </w:pPr>
            <w:r>
              <w:t>128</w:t>
            </w:r>
          </w:p>
        </w:tc>
        <w:tc>
          <w:tcPr>
            <w:tcW w:w="1108" w:type="dxa"/>
          </w:tcPr>
          <w:p w14:paraId="3F809A77" w14:textId="0E80214D" w:rsidR="001E5B97" w:rsidRDefault="001E5B97" w:rsidP="001016B5">
            <w:pPr>
              <w:jc w:val="right"/>
            </w:pPr>
            <w:r>
              <w:t>tanh(x)</w:t>
            </w:r>
          </w:p>
        </w:tc>
        <w:tc>
          <w:tcPr>
            <w:tcW w:w="1603" w:type="dxa"/>
          </w:tcPr>
          <w:p w14:paraId="299EFB1E" w14:textId="4D4714E9" w:rsidR="001E5B97" w:rsidRDefault="001E5B97" w:rsidP="001016B5">
            <w:pPr>
              <w:jc w:val="right"/>
            </w:pPr>
            <w:r>
              <w:t>0,4136</w:t>
            </w:r>
          </w:p>
        </w:tc>
        <w:tc>
          <w:tcPr>
            <w:tcW w:w="1027" w:type="dxa"/>
          </w:tcPr>
          <w:p w14:paraId="4F8CDCC3" w14:textId="519B8DA3" w:rsidR="001E5B97" w:rsidRDefault="00B156BF" w:rsidP="001016B5">
            <w:pPr>
              <w:jc w:val="right"/>
            </w:pPr>
            <w:r>
              <w:t>3</w:t>
            </w:r>
          </w:p>
        </w:tc>
      </w:tr>
      <w:tr w:rsidR="001E5B97" w14:paraId="646E2F6A" w14:textId="69FDFE14" w:rsidTr="001E5B97">
        <w:tc>
          <w:tcPr>
            <w:tcW w:w="1537" w:type="dxa"/>
          </w:tcPr>
          <w:p w14:paraId="34B936AA" w14:textId="1DE76932" w:rsidR="001E5B97" w:rsidRPr="001016B5" w:rsidRDefault="001E5B97" w:rsidP="001016B5">
            <w:pPr>
              <w:jc w:val="right"/>
            </w:pPr>
            <w:r w:rsidRPr="001016B5">
              <w:t>1s_4min_mm</w:t>
            </w:r>
          </w:p>
        </w:tc>
        <w:tc>
          <w:tcPr>
            <w:tcW w:w="933" w:type="dxa"/>
          </w:tcPr>
          <w:p w14:paraId="4072F139" w14:textId="737432C7" w:rsidR="001E5B97" w:rsidRDefault="001E5B97" w:rsidP="001016B5">
            <w:pPr>
              <w:jc w:val="right"/>
            </w:pPr>
            <w:r>
              <w:t>4</w:t>
            </w:r>
          </w:p>
        </w:tc>
        <w:tc>
          <w:tcPr>
            <w:tcW w:w="989" w:type="dxa"/>
          </w:tcPr>
          <w:p w14:paraId="149CECE7" w14:textId="0B6A472D" w:rsidR="001E5B97" w:rsidRDefault="001E5B97" w:rsidP="001016B5">
            <w:pPr>
              <w:jc w:val="right"/>
            </w:pPr>
            <w:r>
              <w:t>1</w:t>
            </w:r>
          </w:p>
        </w:tc>
        <w:tc>
          <w:tcPr>
            <w:tcW w:w="978" w:type="dxa"/>
          </w:tcPr>
          <w:p w14:paraId="6339218C" w14:textId="38905412" w:rsidR="001E5B97" w:rsidRDefault="001E5B97" w:rsidP="001016B5">
            <w:pPr>
              <w:jc w:val="right"/>
            </w:pPr>
            <w:r>
              <w:t>2</w:t>
            </w:r>
          </w:p>
        </w:tc>
        <w:tc>
          <w:tcPr>
            <w:tcW w:w="887" w:type="dxa"/>
          </w:tcPr>
          <w:p w14:paraId="21C8EA94" w14:textId="71B1E1BC" w:rsidR="001E5B97" w:rsidRDefault="001E5B97" w:rsidP="001016B5">
            <w:pPr>
              <w:jc w:val="right"/>
            </w:pPr>
            <w:r>
              <w:t>64</w:t>
            </w:r>
          </w:p>
        </w:tc>
        <w:tc>
          <w:tcPr>
            <w:tcW w:w="1108" w:type="dxa"/>
          </w:tcPr>
          <w:p w14:paraId="33DBE6C4" w14:textId="44C774D6" w:rsidR="001E5B97" w:rsidRDefault="001E5B97" w:rsidP="001016B5">
            <w:pPr>
              <w:jc w:val="right"/>
            </w:pPr>
            <w:r>
              <w:t>tanh(x)</w:t>
            </w:r>
          </w:p>
        </w:tc>
        <w:tc>
          <w:tcPr>
            <w:tcW w:w="1603" w:type="dxa"/>
          </w:tcPr>
          <w:p w14:paraId="1630AD1F" w14:textId="1F104439" w:rsidR="001E5B97" w:rsidRDefault="001E5B97" w:rsidP="001016B5">
            <w:pPr>
              <w:jc w:val="right"/>
            </w:pPr>
            <w:r>
              <w:t>0,4149</w:t>
            </w:r>
          </w:p>
        </w:tc>
        <w:tc>
          <w:tcPr>
            <w:tcW w:w="1027" w:type="dxa"/>
          </w:tcPr>
          <w:p w14:paraId="50092BEB" w14:textId="2ADEED4E" w:rsidR="001E5B97" w:rsidRDefault="00B156BF" w:rsidP="001016B5">
            <w:pPr>
              <w:jc w:val="right"/>
            </w:pPr>
            <w:r>
              <w:t>4</w:t>
            </w:r>
          </w:p>
        </w:tc>
      </w:tr>
      <w:tr w:rsidR="001E5B97" w14:paraId="6DE22F88" w14:textId="0AE6AA5F" w:rsidTr="001E5B97">
        <w:tc>
          <w:tcPr>
            <w:tcW w:w="1537" w:type="dxa"/>
          </w:tcPr>
          <w:p w14:paraId="178AA101" w14:textId="1A233D43" w:rsidR="001E5B97" w:rsidRPr="00B156BF" w:rsidRDefault="001E5B97" w:rsidP="001016B5">
            <w:pPr>
              <w:jc w:val="right"/>
            </w:pPr>
            <w:r w:rsidRPr="00B156BF">
              <w:lastRenderedPageBreak/>
              <w:t>2s_1min_raw</w:t>
            </w:r>
          </w:p>
        </w:tc>
        <w:tc>
          <w:tcPr>
            <w:tcW w:w="933" w:type="dxa"/>
          </w:tcPr>
          <w:p w14:paraId="3C4F550B" w14:textId="445CA362" w:rsidR="001E5B97" w:rsidRPr="00B156BF" w:rsidRDefault="00335940" w:rsidP="001016B5">
            <w:pPr>
              <w:jc w:val="right"/>
            </w:pPr>
            <w:r w:rsidRPr="00B156BF">
              <w:t>4</w:t>
            </w:r>
          </w:p>
        </w:tc>
        <w:tc>
          <w:tcPr>
            <w:tcW w:w="989" w:type="dxa"/>
          </w:tcPr>
          <w:p w14:paraId="4A7E4AE1" w14:textId="73A4F635" w:rsidR="001E5B97" w:rsidRPr="00B156BF" w:rsidRDefault="001E5B97" w:rsidP="001016B5">
            <w:pPr>
              <w:jc w:val="right"/>
            </w:pPr>
            <w:r w:rsidRPr="00B156BF">
              <w:t>1</w:t>
            </w:r>
          </w:p>
        </w:tc>
        <w:tc>
          <w:tcPr>
            <w:tcW w:w="978" w:type="dxa"/>
          </w:tcPr>
          <w:p w14:paraId="6A0B894E" w14:textId="03F6B185" w:rsidR="001E5B97" w:rsidRPr="00B156BF" w:rsidRDefault="00335940" w:rsidP="001016B5">
            <w:pPr>
              <w:jc w:val="right"/>
            </w:pPr>
            <w:r w:rsidRPr="00B156BF">
              <w:t>2</w:t>
            </w:r>
          </w:p>
        </w:tc>
        <w:tc>
          <w:tcPr>
            <w:tcW w:w="887" w:type="dxa"/>
          </w:tcPr>
          <w:p w14:paraId="579F60EF" w14:textId="6EF4A8C0" w:rsidR="001E5B97" w:rsidRPr="00B156BF" w:rsidRDefault="001E5B97" w:rsidP="001016B5">
            <w:pPr>
              <w:jc w:val="right"/>
            </w:pPr>
            <w:r w:rsidRPr="00B156BF">
              <w:t>64</w:t>
            </w:r>
          </w:p>
        </w:tc>
        <w:tc>
          <w:tcPr>
            <w:tcW w:w="1108" w:type="dxa"/>
          </w:tcPr>
          <w:p w14:paraId="1856845F" w14:textId="4EF503FF" w:rsidR="001E5B97" w:rsidRPr="00B156BF" w:rsidRDefault="001E5B97" w:rsidP="001016B5">
            <w:pPr>
              <w:jc w:val="right"/>
            </w:pPr>
            <w:r w:rsidRPr="00B156BF">
              <w:t>tanh(x)</w:t>
            </w:r>
          </w:p>
        </w:tc>
        <w:tc>
          <w:tcPr>
            <w:tcW w:w="1603" w:type="dxa"/>
          </w:tcPr>
          <w:p w14:paraId="4A20F84B" w14:textId="3AD3E83D" w:rsidR="001E5B97" w:rsidRPr="00B156BF" w:rsidRDefault="001E5B97" w:rsidP="001016B5">
            <w:pPr>
              <w:jc w:val="right"/>
            </w:pPr>
            <w:r w:rsidRPr="00B156BF">
              <w:t>0,4</w:t>
            </w:r>
            <w:r w:rsidR="00335940" w:rsidRPr="00B156BF">
              <w:t>534</w:t>
            </w:r>
          </w:p>
        </w:tc>
        <w:tc>
          <w:tcPr>
            <w:tcW w:w="1027" w:type="dxa"/>
          </w:tcPr>
          <w:p w14:paraId="4E22A360" w14:textId="0BB45818" w:rsidR="001E5B97" w:rsidRPr="00B156BF" w:rsidRDefault="00B156BF" w:rsidP="001016B5">
            <w:pPr>
              <w:jc w:val="right"/>
            </w:pPr>
            <w:r>
              <w:t>8</w:t>
            </w:r>
          </w:p>
        </w:tc>
      </w:tr>
      <w:tr w:rsidR="001E5B97" w14:paraId="60D3E251" w14:textId="21E281CD" w:rsidTr="001E5B97">
        <w:tc>
          <w:tcPr>
            <w:tcW w:w="1537" w:type="dxa"/>
          </w:tcPr>
          <w:p w14:paraId="65560A2D" w14:textId="4A38CE45" w:rsidR="001E5B97" w:rsidRPr="00B156BF" w:rsidRDefault="001E5B97" w:rsidP="001016B5">
            <w:pPr>
              <w:jc w:val="right"/>
            </w:pPr>
            <w:r w:rsidRPr="00B156BF">
              <w:t>2s_1min_mm</w:t>
            </w:r>
          </w:p>
        </w:tc>
        <w:tc>
          <w:tcPr>
            <w:tcW w:w="933" w:type="dxa"/>
          </w:tcPr>
          <w:p w14:paraId="30D1510B" w14:textId="3E5056B4" w:rsidR="001E5B97" w:rsidRPr="00B156BF" w:rsidRDefault="001E5B97" w:rsidP="001016B5">
            <w:pPr>
              <w:jc w:val="right"/>
            </w:pPr>
            <w:r w:rsidRPr="00B156BF">
              <w:t>4</w:t>
            </w:r>
          </w:p>
        </w:tc>
        <w:tc>
          <w:tcPr>
            <w:tcW w:w="989" w:type="dxa"/>
          </w:tcPr>
          <w:p w14:paraId="691EE4AA" w14:textId="5107AD7B" w:rsidR="001E5B97" w:rsidRPr="00B156BF" w:rsidRDefault="001E5B97" w:rsidP="001016B5">
            <w:pPr>
              <w:jc w:val="right"/>
            </w:pPr>
            <w:r w:rsidRPr="00B156BF">
              <w:t>1</w:t>
            </w:r>
          </w:p>
        </w:tc>
        <w:tc>
          <w:tcPr>
            <w:tcW w:w="978" w:type="dxa"/>
          </w:tcPr>
          <w:p w14:paraId="61374D82" w14:textId="0170B6CA" w:rsidR="001E5B97" w:rsidRPr="00B156BF" w:rsidRDefault="001E5B97" w:rsidP="001016B5">
            <w:pPr>
              <w:jc w:val="right"/>
            </w:pPr>
            <w:r w:rsidRPr="00B156BF">
              <w:t>1</w:t>
            </w:r>
          </w:p>
        </w:tc>
        <w:tc>
          <w:tcPr>
            <w:tcW w:w="887" w:type="dxa"/>
          </w:tcPr>
          <w:p w14:paraId="21A568D1" w14:textId="3D713C90" w:rsidR="001E5B97" w:rsidRPr="00B156BF" w:rsidRDefault="001E5B97" w:rsidP="001016B5">
            <w:pPr>
              <w:jc w:val="right"/>
            </w:pPr>
            <w:r w:rsidRPr="00B156BF">
              <w:t>64</w:t>
            </w:r>
          </w:p>
        </w:tc>
        <w:tc>
          <w:tcPr>
            <w:tcW w:w="1108" w:type="dxa"/>
          </w:tcPr>
          <w:p w14:paraId="61B2E5AD" w14:textId="473614AC" w:rsidR="001E5B97" w:rsidRPr="00B156BF" w:rsidRDefault="001E5B97" w:rsidP="001016B5">
            <w:pPr>
              <w:jc w:val="right"/>
            </w:pPr>
            <w:r w:rsidRPr="00B156BF">
              <w:t>tanh(x)</w:t>
            </w:r>
          </w:p>
        </w:tc>
        <w:tc>
          <w:tcPr>
            <w:tcW w:w="1603" w:type="dxa"/>
          </w:tcPr>
          <w:p w14:paraId="27221031" w14:textId="185E3739" w:rsidR="001E5B97" w:rsidRPr="00B156BF" w:rsidRDefault="001E5B97" w:rsidP="001016B5">
            <w:pPr>
              <w:jc w:val="right"/>
            </w:pPr>
            <w:r w:rsidRPr="00B156BF">
              <w:t>0,4</w:t>
            </w:r>
            <w:r w:rsidR="00335940" w:rsidRPr="00B156BF">
              <w:t>652</w:t>
            </w:r>
          </w:p>
        </w:tc>
        <w:tc>
          <w:tcPr>
            <w:tcW w:w="1027" w:type="dxa"/>
          </w:tcPr>
          <w:p w14:paraId="099A6CD8" w14:textId="532CCBE1" w:rsidR="001E5B97" w:rsidRPr="00B156BF" w:rsidRDefault="001E5B97" w:rsidP="001016B5">
            <w:pPr>
              <w:jc w:val="right"/>
            </w:pPr>
            <w:r w:rsidRPr="00B156BF">
              <w:t>12</w:t>
            </w:r>
          </w:p>
        </w:tc>
      </w:tr>
      <w:tr w:rsidR="001E5B97" w14:paraId="44D38ED3" w14:textId="044E4602" w:rsidTr="001E5B97">
        <w:tc>
          <w:tcPr>
            <w:tcW w:w="1537" w:type="dxa"/>
          </w:tcPr>
          <w:p w14:paraId="0F4BB128" w14:textId="12AB701F" w:rsidR="001E5B97" w:rsidRPr="00B156BF" w:rsidRDefault="001E5B97" w:rsidP="001016B5">
            <w:pPr>
              <w:jc w:val="right"/>
            </w:pPr>
            <w:r w:rsidRPr="00B156BF">
              <w:t>2s_2min_raw</w:t>
            </w:r>
          </w:p>
        </w:tc>
        <w:tc>
          <w:tcPr>
            <w:tcW w:w="933" w:type="dxa"/>
          </w:tcPr>
          <w:p w14:paraId="65D7FEB5" w14:textId="68D777C3" w:rsidR="001E5B97" w:rsidRPr="00B156BF" w:rsidRDefault="001E5B97" w:rsidP="001016B5">
            <w:pPr>
              <w:jc w:val="right"/>
            </w:pPr>
            <w:r w:rsidRPr="00B156BF">
              <w:t>4</w:t>
            </w:r>
          </w:p>
        </w:tc>
        <w:tc>
          <w:tcPr>
            <w:tcW w:w="989" w:type="dxa"/>
          </w:tcPr>
          <w:p w14:paraId="2A5341EB" w14:textId="58B1993A" w:rsidR="001E5B97" w:rsidRPr="00B156BF" w:rsidRDefault="00335940" w:rsidP="001016B5">
            <w:pPr>
              <w:jc w:val="right"/>
            </w:pPr>
            <w:r w:rsidRPr="00B156BF">
              <w:t>1</w:t>
            </w:r>
          </w:p>
        </w:tc>
        <w:tc>
          <w:tcPr>
            <w:tcW w:w="978" w:type="dxa"/>
          </w:tcPr>
          <w:p w14:paraId="571497E1" w14:textId="54E55B7C" w:rsidR="001E5B97" w:rsidRPr="00B156BF" w:rsidRDefault="001E5B97" w:rsidP="001016B5">
            <w:pPr>
              <w:jc w:val="right"/>
            </w:pPr>
            <w:r w:rsidRPr="00B156BF">
              <w:t>2</w:t>
            </w:r>
          </w:p>
        </w:tc>
        <w:tc>
          <w:tcPr>
            <w:tcW w:w="887" w:type="dxa"/>
          </w:tcPr>
          <w:p w14:paraId="4C1385D4" w14:textId="54E4E13C" w:rsidR="001E5B97" w:rsidRPr="00B156BF" w:rsidRDefault="001E5B97" w:rsidP="001016B5">
            <w:pPr>
              <w:jc w:val="right"/>
            </w:pPr>
            <w:r w:rsidRPr="00B156BF">
              <w:t>64</w:t>
            </w:r>
          </w:p>
        </w:tc>
        <w:tc>
          <w:tcPr>
            <w:tcW w:w="1108" w:type="dxa"/>
          </w:tcPr>
          <w:p w14:paraId="2401EFDB" w14:textId="269A97AC" w:rsidR="001E5B97" w:rsidRPr="00B156BF" w:rsidRDefault="001E5B97" w:rsidP="001016B5">
            <w:pPr>
              <w:jc w:val="right"/>
            </w:pPr>
            <w:r w:rsidRPr="00B156BF">
              <w:t>tanh(x)</w:t>
            </w:r>
          </w:p>
        </w:tc>
        <w:tc>
          <w:tcPr>
            <w:tcW w:w="1603" w:type="dxa"/>
          </w:tcPr>
          <w:p w14:paraId="795B763A" w14:textId="7768105A" w:rsidR="001E5B97" w:rsidRPr="00B156BF" w:rsidRDefault="001E5B97" w:rsidP="001016B5">
            <w:pPr>
              <w:jc w:val="right"/>
            </w:pPr>
            <w:r w:rsidRPr="00B156BF">
              <w:t>0,4</w:t>
            </w:r>
            <w:r w:rsidR="00335940" w:rsidRPr="00B156BF">
              <w:t>282</w:t>
            </w:r>
          </w:p>
        </w:tc>
        <w:tc>
          <w:tcPr>
            <w:tcW w:w="1027" w:type="dxa"/>
          </w:tcPr>
          <w:p w14:paraId="49E05C4B" w14:textId="53AB3343" w:rsidR="001E5B97" w:rsidRPr="00B156BF" w:rsidRDefault="00B156BF" w:rsidP="001016B5">
            <w:pPr>
              <w:jc w:val="right"/>
            </w:pPr>
            <w:r>
              <w:t>5</w:t>
            </w:r>
          </w:p>
        </w:tc>
      </w:tr>
      <w:tr w:rsidR="001E5B97" w14:paraId="2C599E62" w14:textId="3F419179" w:rsidTr="001E5B97">
        <w:tc>
          <w:tcPr>
            <w:tcW w:w="1537" w:type="dxa"/>
          </w:tcPr>
          <w:p w14:paraId="1B1D9AF9" w14:textId="61107A39" w:rsidR="001E5B97" w:rsidRPr="00B156BF" w:rsidRDefault="001E5B97" w:rsidP="001016B5">
            <w:pPr>
              <w:jc w:val="right"/>
            </w:pPr>
            <w:r w:rsidRPr="00B156BF">
              <w:t>2s_2min_mm</w:t>
            </w:r>
          </w:p>
        </w:tc>
        <w:tc>
          <w:tcPr>
            <w:tcW w:w="933" w:type="dxa"/>
          </w:tcPr>
          <w:p w14:paraId="59CEF69B" w14:textId="43762656" w:rsidR="001E5B97" w:rsidRPr="00B156BF" w:rsidRDefault="001E5B97" w:rsidP="001016B5">
            <w:pPr>
              <w:jc w:val="right"/>
            </w:pPr>
            <w:r w:rsidRPr="00B156BF">
              <w:t>4</w:t>
            </w:r>
          </w:p>
        </w:tc>
        <w:tc>
          <w:tcPr>
            <w:tcW w:w="989" w:type="dxa"/>
          </w:tcPr>
          <w:p w14:paraId="73D78254" w14:textId="4DDFD1BF" w:rsidR="001E5B97" w:rsidRPr="00B156BF" w:rsidRDefault="001E5B97" w:rsidP="001016B5">
            <w:pPr>
              <w:jc w:val="right"/>
            </w:pPr>
            <w:r w:rsidRPr="00B156BF">
              <w:t>1</w:t>
            </w:r>
          </w:p>
        </w:tc>
        <w:tc>
          <w:tcPr>
            <w:tcW w:w="978" w:type="dxa"/>
          </w:tcPr>
          <w:p w14:paraId="2DAFD18B" w14:textId="40310728" w:rsidR="001E5B97" w:rsidRPr="00B156BF" w:rsidRDefault="009F2FC3" w:rsidP="001016B5">
            <w:pPr>
              <w:jc w:val="right"/>
            </w:pPr>
            <w:r w:rsidRPr="00B156BF">
              <w:t>1</w:t>
            </w:r>
          </w:p>
        </w:tc>
        <w:tc>
          <w:tcPr>
            <w:tcW w:w="887" w:type="dxa"/>
          </w:tcPr>
          <w:p w14:paraId="4D06933E" w14:textId="406443BD" w:rsidR="001E5B97" w:rsidRPr="00B156BF" w:rsidRDefault="009F2FC3" w:rsidP="001016B5">
            <w:pPr>
              <w:jc w:val="right"/>
            </w:pPr>
            <w:r w:rsidRPr="00B156BF">
              <w:t>64</w:t>
            </w:r>
          </w:p>
        </w:tc>
        <w:tc>
          <w:tcPr>
            <w:tcW w:w="1108" w:type="dxa"/>
          </w:tcPr>
          <w:p w14:paraId="104B91E2" w14:textId="4E97182C" w:rsidR="001E5B97" w:rsidRPr="00B156BF" w:rsidRDefault="001E5B97" w:rsidP="001016B5">
            <w:pPr>
              <w:jc w:val="right"/>
            </w:pPr>
            <w:r w:rsidRPr="00B156BF">
              <w:t>tanh(x)</w:t>
            </w:r>
          </w:p>
        </w:tc>
        <w:tc>
          <w:tcPr>
            <w:tcW w:w="1603" w:type="dxa"/>
          </w:tcPr>
          <w:p w14:paraId="3E285535" w14:textId="12F3B54B" w:rsidR="001E5B97" w:rsidRPr="00B156BF" w:rsidRDefault="001E5B97" w:rsidP="001016B5">
            <w:pPr>
              <w:jc w:val="right"/>
            </w:pPr>
            <w:r w:rsidRPr="00B156BF">
              <w:t>0,4</w:t>
            </w:r>
            <w:r w:rsidR="009F2FC3" w:rsidRPr="00B156BF">
              <w:t>436</w:t>
            </w:r>
          </w:p>
        </w:tc>
        <w:tc>
          <w:tcPr>
            <w:tcW w:w="1027" w:type="dxa"/>
          </w:tcPr>
          <w:p w14:paraId="51769BD5" w14:textId="2E8B44FE" w:rsidR="001E5B97" w:rsidRPr="00B156BF" w:rsidRDefault="00B156BF" w:rsidP="001016B5">
            <w:pPr>
              <w:jc w:val="right"/>
            </w:pPr>
            <w:r>
              <w:t>7</w:t>
            </w:r>
          </w:p>
        </w:tc>
      </w:tr>
      <w:tr w:rsidR="001E5B97" w14:paraId="45168589" w14:textId="4E452227" w:rsidTr="001E5B97">
        <w:tc>
          <w:tcPr>
            <w:tcW w:w="1537" w:type="dxa"/>
          </w:tcPr>
          <w:p w14:paraId="444AC199" w14:textId="3B63EE9A" w:rsidR="001E5B97" w:rsidRPr="00B156BF" w:rsidRDefault="001E5B97" w:rsidP="001016B5">
            <w:pPr>
              <w:jc w:val="right"/>
            </w:pPr>
            <w:r w:rsidRPr="00B156BF">
              <w:t>2s_4min_raw</w:t>
            </w:r>
          </w:p>
        </w:tc>
        <w:tc>
          <w:tcPr>
            <w:tcW w:w="933" w:type="dxa"/>
          </w:tcPr>
          <w:p w14:paraId="02F1DFEE" w14:textId="56A50607" w:rsidR="001E5B97" w:rsidRPr="00B156BF" w:rsidRDefault="001E5B97" w:rsidP="001016B5">
            <w:pPr>
              <w:jc w:val="right"/>
            </w:pPr>
            <w:r w:rsidRPr="00B156BF">
              <w:t>2</w:t>
            </w:r>
          </w:p>
        </w:tc>
        <w:tc>
          <w:tcPr>
            <w:tcW w:w="989" w:type="dxa"/>
          </w:tcPr>
          <w:p w14:paraId="14285CAB" w14:textId="22E25589" w:rsidR="001E5B97" w:rsidRPr="00B156BF" w:rsidRDefault="004533F5" w:rsidP="001016B5">
            <w:pPr>
              <w:jc w:val="right"/>
            </w:pPr>
            <w:r w:rsidRPr="00B156BF">
              <w:t>1</w:t>
            </w:r>
          </w:p>
        </w:tc>
        <w:tc>
          <w:tcPr>
            <w:tcW w:w="978" w:type="dxa"/>
          </w:tcPr>
          <w:p w14:paraId="6B77D03B" w14:textId="739A9B0D" w:rsidR="001E5B97" w:rsidRPr="00B156BF" w:rsidRDefault="001E5B97" w:rsidP="001016B5">
            <w:pPr>
              <w:jc w:val="right"/>
            </w:pPr>
            <w:r w:rsidRPr="00B156BF">
              <w:t>2</w:t>
            </w:r>
          </w:p>
        </w:tc>
        <w:tc>
          <w:tcPr>
            <w:tcW w:w="887" w:type="dxa"/>
          </w:tcPr>
          <w:p w14:paraId="6E7C5C8B" w14:textId="65AA7DC7" w:rsidR="001E5B97" w:rsidRPr="00B156BF" w:rsidRDefault="004533F5" w:rsidP="001016B5">
            <w:pPr>
              <w:jc w:val="right"/>
            </w:pPr>
            <w:r w:rsidRPr="00B156BF">
              <w:t>128</w:t>
            </w:r>
          </w:p>
        </w:tc>
        <w:tc>
          <w:tcPr>
            <w:tcW w:w="1108" w:type="dxa"/>
          </w:tcPr>
          <w:p w14:paraId="33F73D1A" w14:textId="7239977B" w:rsidR="001E5B97" w:rsidRPr="00B156BF" w:rsidRDefault="001E5B97" w:rsidP="001016B5">
            <w:pPr>
              <w:jc w:val="right"/>
            </w:pPr>
            <w:r w:rsidRPr="00B156BF">
              <w:t>tanh(x)</w:t>
            </w:r>
          </w:p>
        </w:tc>
        <w:tc>
          <w:tcPr>
            <w:tcW w:w="1603" w:type="dxa"/>
          </w:tcPr>
          <w:p w14:paraId="2EEFEAFC" w14:textId="6B72DEEF" w:rsidR="001E5B97" w:rsidRPr="00B156BF" w:rsidRDefault="001E5B97" w:rsidP="001016B5">
            <w:pPr>
              <w:jc w:val="right"/>
            </w:pPr>
            <w:r w:rsidRPr="00B156BF">
              <w:t>0,</w:t>
            </w:r>
            <w:r w:rsidR="004533F5" w:rsidRPr="00B156BF">
              <w:t>4037</w:t>
            </w:r>
          </w:p>
        </w:tc>
        <w:tc>
          <w:tcPr>
            <w:tcW w:w="1027" w:type="dxa"/>
          </w:tcPr>
          <w:p w14:paraId="4D3C21F6" w14:textId="5E3CA620" w:rsidR="001E5B97" w:rsidRPr="00B156BF" w:rsidRDefault="00B156BF" w:rsidP="001016B5">
            <w:pPr>
              <w:jc w:val="right"/>
            </w:pPr>
            <w:r>
              <w:t>2</w:t>
            </w:r>
          </w:p>
        </w:tc>
      </w:tr>
      <w:tr w:rsidR="001E5B97" w14:paraId="1EE164DE" w14:textId="16EFB482" w:rsidTr="001E5B97">
        <w:tc>
          <w:tcPr>
            <w:tcW w:w="1537" w:type="dxa"/>
          </w:tcPr>
          <w:p w14:paraId="01590EBE" w14:textId="3FD1C021" w:rsidR="001E5B97" w:rsidRPr="00B156BF" w:rsidRDefault="001E5B97" w:rsidP="00040D14">
            <w:pPr>
              <w:jc w:val="right"/>
            </w:pPr>
            <w:r w:rsidRPr="00B156BF">
              <w:t>2s_4min_mm</w:t>
            </w:r>
          </w:p>
        </w:tc>
        <w:tc>
          <w:tcPr>
            <w:tcW w:w="933" w:type="dxa"/>
          </w:tcPr>
          <w:p w14:paraId="50973623" w14:textId="572BEB60" w:rsidR="001E5B97" w:rsidRPr="00B156BF" w:rsidRDefault="009F2FC3" w:rsidP="00040D14">
            <w:pPr>
              <w:jc w:val="right"/>
            </w:pPr>
            <w:r w:rsidRPr="00B156BF">
              <w:t>1</w:t>
            </w:r>
          </w:p>
        </w:tc>
        <w:tc>
          <w:tcPr>
            <w:tcW w:w="989" w:type="dxa"/>
          </w:tcPr>
          <w:p w14:paraId="5404AF83" w14:textId="3FC49B25" w:rsidR="001E5B97" w:rsidRPr="00B156BF" w:rsidRDefault="001E5B97" w:rsidP="00040D14">
            <w:pPr>
              <w:jc w:val="right"/>
            </w:pPr>
            <w:r w:rsidRPr="00B156BF">
              <w:t>1</w:t>
            </w:r>
          </w:p>
        </w:tc>
        <w:tc>
          <w:tcPr>
            <w:tcW w:w="978" w:type="dxa"/>
          </w:tcPr>
          <w:p w14:paraId="52CE0EE1" w14:textId="7C055491" w:rsidR="001E5B97" w:rsidRPr="00B156BF" w:rsidRDefault="009F2FC3" w:rsidP="00040D14">
            <w:pPr>
              <w:jc w:val="right"/>
            </w:pPr>
            <w:r w:rsidRPr="00B156BF">
              <w:t>4</w:t>
            </w:r>
          </w:p>
        </w:tc>
        <w:tc>
          <w:tcPr>
            <w:tcW w:w="887" w:type="dxa"/>
          </w:tcPr>
          <w:p w14:paraId="461DA2DB" w14:textId="07F5DDD2" w:rsidR="001E5B97" w:rsidRPr="00B156BF" w:rsidRDefault="001E5B97" w:rsidP="00040D14">
            <w:pPr>
              <w:jc w:val="right"/>
            </w:pPr>
            <w:r w:rsidRPr="00B156BF">
              <w:t>128</w:t>
            </w:r>
          </w:p>
        </w:tc>
        <w:tc>
          <w:tcPr>
            <w:tcW w:w="1108" w:type="dxa"/>
          </w:tcPr>
          <w:p w14:paraId="79FD9295" w14:textId="2E1402D6" w:rsidR="001E5B97" w:rsidRPr="00B156BF" w:rsidRDefault="001E5B97" w:rsidP="00040D14">
            <w:pPr>
              <w:jc w:val="right"/>
            </w:pPr>
            <w:r w:rsidRPr="00B156BF">
              <w:t>tanh(x)</w:t>
            </w:r>
          </w:p>
        </w:tc>
        <w:tc>
          <w:tcPr>
            <w:tcW w:w="1603" w:type="dxa"/>
          </w:tcPr>
          <w:p w14:paraId="0FED54F8" w14:textId="43D5AA37" w:rsidR="001E5B97" w:rsidRPr="00B156BF" w:rsidRDefault="001E5B97" w:rsidP="00040D14">
            <w:pPr>
              <w:jc w:val="right"/>
            </w:pPr>
            <w:r w:rsidRPr="00B156BF">
              <w:t>0,3</w:t>
            </w:r>
            <w:r w:rsidR="009F2FC3" w:rsidRPr="00B156BF">
              <w:t>967</w:t>
            </w:r>
          </w:p>
        </w:tc>
        <w:tc>
          <w:tcPr>
            <w:tcW w:w="1027" w:type="dxa"/>
          </w:tcPr>
          <w:p w14:paraId="04ECA66A" w14:textId="04686720" w:rsidR="001E5B97" w:rsidRPr="00B156BF" w:rsidRDefault="00B156BF" w:rsidP="00040D14">
            <w:pPr>
              <w:jc w:val="right"/>
            </w:pPr>
            <w:r>
              <w:t>1</w:t>
            </w:r>
          </w:p>
        </w:tc>
      </w:tr>
    </w:tbl>
    <w:p w14:paraId="180E8506" w14:textId="0B4379E1" w:rsidR="004001F2" w:rsidRPr="004001F2" w:rsidRDefault="00A71833" w:rsidP="00A71833">
      <w:pPr>
        <w:pStyle w:val="Beschriftung"/>
        <w:jc w:val="center"/>
      </w:pPr>
      <w:bookmarkStart w:id="88" w:name="_Toc141882857"/>
      <w:r>
        <w:t xml:space="preserve">Tab.  </w:t>
      </w:r>
      <w:r w:rsidR="00000000">
        <w:fldChar w:fldCharType="begin"/>
      </w:r>
      <w:r w:rsidR="00000000">
        <w:instrText xml:space="preserve"> SEQ Tab._ \* ARABIC </w:instrText>
      </w:r>
      <w:r w:rsidR="00000000">
        <w:fldChar w:fldCharType="separate"/>
      </w:r>
      <w:r w:rsidR="004B46A7">
        <w:rPr>
          <w:noProof/>
        </w:rPr>
        <w:t>8</w:t>
      </w:r>
      <w:r w:rsidR="00000000">
        <w:rPr>
          <w:noProof/>
        </w:rPr>
        <w:fldChar w:fldCharType="end"/>
      </w:r>
      <w:r>
        <w:t xml:space="preserve">: Ergebnisse der </w:t>
      </w:r>
      <w:r w:rsidR="00E72290">
        <w:t>Gittersuche für das Rekurrente Neuronale Netzwerk</w:t>
      </w:r>
      <w:bookmarkEnd w:id="88"/>
      <w:r>
        <w:t xml:space="preserve"> </w:t>
      </w:r>
    </w:p>
    <w:p w14:paraId="3DFE3DE5" w14:textId="77777777" w:rsidR="00A43AD1" w:rsidRPr="00A43AD1" w:rsidRDefault="00A43AD1" w:rsidP="00A43AD1"/>
    <w:p w14:paraId="4C66E785" w14:textId="14DFD5EE" w:rsidR="00750369" w:rsidRPr="006257FC" w:rsidRDefault="00FD0C14" w:rsidP="00F21842">
      <w:pPr>
        <w:pStyle w:val="berschrift1"/>
        <w:ind w:left="0" w:firstLine="0"/>
      </w:pPr>
      <w:bookmarkStart w:id="89" w:name="_Toc141882823"/>
      <w:r>
        <w:lastRenderedPageBreak/>
        <w:t>Evaluierung</w:t>
      </w:r>
      <w:r w:rsidR="00436DC8">
        <w:t xml:space="preserve"> </w:t>
      </w:r>
      <w:r w:rsidR="00436DC8" w:rsidRPr="00436DC8">
        <w:rPr>
          <w:color w:val="FF0000"/>
        </w:rPr>
        <w:t>und Diskussion</w:t>
      </w:r>
      <w:bookmarkEnd w:id="89"/>
    </w:p>
    <w:p w14:paraId="0D6EF9C5" w14:textId="7B2EBF24"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ungematchten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90" w:name="_Toc141882824"/>
      <w:r w:rsidRPr="002D6A27">
        <w:lastRenderedPageBreak/>
        <w:t>Zusammenfassung und Ausblick</w:t>
      </w:r>
      <w:bookmarkEnd w:id="90"/>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91" w:name="_Toc141882825"/>
      <w:r w:rsidRPr="002D6A27">
        <w:lastRenderedPageBreak/>
        <w:t>Quellenverzeichnis</w:t>
      </w:r>
      <w:bookmarkEnd w:id="91"/>
    </w:p>
    <w:sdt>
      <w:sdtPr>
        <w:tag w:val="CitaviBibliography"/>
        <w:id w:val="-586609109"/>
        <w:placeholder>
          <w:docPart w:val="DefaultPlaceholder_-1854013440"/>
        </w:placeholder>
      </w:sdtPr>
      <w:sdtContent>
        <w:p w14:paraId="0EBAC5D7" w14:textId="77777777" w:rsidR="00DA287A" w:rsidRDefault="00814669" w:rsidP="00DA287A">
          <w:pPr>
            <w:pStyle w:val="CitaviBibliographyEntry"/>
          </w:pPr>
          <w:r>
            <w:fldChar w:fldCharType="begin"/>
          </w:r>
          <w:r w:rsidRPr="00D76C2B">
            <w:rPr>
              <w:lang w:val="en-GB"/>
            </w:rPr>
            <w:instrText>ADDIN CitaviBibliography</w:instrText>
          </w:r>
          <w:r>
            <w:fldChar w:fldCharType="separate"/>
          </w:r>
          <w:r w:rsidR="00DA287A" w:rsidRPr="00DA287A">
            <w:rPr>
              <w:lang w:val="en-GB"/>
            </w:rPr>
            <w:t>[1]</w:t>
          </w:r>
          <w:r w:rsidR="00DA287A" w:rsidRPr="00DA287A">
            <w:rPr>
              <w:lang w:val="en-GB"/>
            </w:rPr>
            <w:tab/>
          </w:r>
          <w:bookmarkStart w:id="92" w:name="_CTVL0013603186579b04970937f6064970cd1d3"/>
          <w:r w:rsidR="00DA287A" w:rsidRPr="00DA287A">
            <w:rPr>
              <w:lang w:val="en-GB"/>
            </w:rPr>
            <w:t xml:space="preserve">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w:t>
          </w:r>
          <w:r w:rsidR="00DA287A">
            <w:t>Juni 2023).</w:t>
          </w:r>
        </w:p>
        <w:bookmarkEnd w:id="92"/>
        <w:p w14:paraId="31AB8690" w14:textId="77777777" w:rsidR="00DA287A" w:rsidRDefault="00DA287A" w:rsidP="00DA287A">
          <w:pPr>
            <w:pStyle w:val="CitaviBibliographyEntry"/>
          </w:pPr>
          <w:r>
            <w:t>[2]</w:t>
          </w:r>
          <w:r>
            <w:tab/>
          </w:r>
          <w:bookmarkStart w:id="93" w:name="_CTVL0016714e6a8b31e4393921c2efbbda8587a"/>
          <w:r>
            <w:t>IZK. „5GKC: 5G basiertes Testfeld für das automatisierte Fahren.” https://​5gkc.net​/​ (Zugriff am: 20. Juni 2023).</w:t>
          </w:r>
        </w:p>
        <w:bookmarkEnd w:id="93"/>
        <w:p w14:paraId="02DF46C1" w14:textId="77777777" w:rsidR="00DA287A" w:rsidRDefault="00DA287A" w:rsidP="00DA287A">
          <w:pPr>
            <w:pStyle w:val="CitaviBibliographyEntry"/>
          </w:pPr>
          <w:r>
            <w:t>[3]</w:t>
          </w:r>
          <w:r>
            <w:tab/>
          </w:r>
          <w:bookmarkStart w:id="94" w:name="_CTVL001751d695fcea34022ba4e3431eeffa2bb"/>
          <w:r>
            <w:t>H. Winner, S. Hakuli, F. Lotz und C. Singer, Hg.</w:t>
          </w:r>
          <w:bookmarkEnd w:id="94"/>
          <w:r>
            <w:t xml:space="preserve"> </w:t>
          </w:r>
          <w:r w:rsidRPr="00DA287A">
            <w:rPr>
              <w:i/>
            </w:rPr>
            <w:t xml:space="preserve">Handbuch Fahrerassistenzsysteme: Grundlagen, Komponenten und Systeme für aktive Sicherheit und Komfort, </w:t>
          </w:r>
          <w:r w:rsidRPr="00DA287A">
            <w:t>3. Aufl. (ATZ/MTZ-Fachbuch). Wiesbaden: Springer Vieweg, 2015. [Online]. Verfügbar unter: https://​ebookcentral.proquest.com​/​lib/​kxp/​detail.action​?​docID=​1997888</w:t>
          </w:r>
        </w:p>
        <w:p w14:paraId="20B5865E" w14:textId="77777777" w:rsidR="00DA287A" w:rsidRPr="00DA287A" w:rsidRDefault="00DA287A" w:rsidP="00DA287A">
          <w:pPr>
            <w:pStyle w:val="CitaviBibliographyEntry"/>
            <w:rPr>
              <w:lang w:val="en-GB"/>
            </w:rPr>
          </w:pPr>
          <w:r w:rsidRPr="00DA287A">
            <w:rPr>
              <w:lang w:val="en-GB"/>
            </w:rPr>
            <w:t>[4]</w:t>
          </w:r>
          <w:r w:rsidRPr="00DA287A">
            <w:rPr>
              <w:lang w:val="en-GB"/>
            </w:rPr>
            <w:tab/>
          </w:r>
          <w:bookmarkStart w:id="95" w:name="_CTVL001c3ad1922bbaa4690a18753c802f82bad"/>
          <w:r w:rsidRPr="00DA287A">
            <w:rPr>
              <w:lang w:val="en-GB"/>
            </w:rPr>
            <w:t>E. D. Kaplan und C. J. Hegarty,</w:t>
          </w:r>
          <w:bookmarkEnd w:id="95"/>
          <w:r w:rsidRPr="00DA287A">
            <w:rPr>
              <w:lang w:val="en-GB"/>
            </w:rPr>
            <w:t xml:space="preserve"> </w:t>
          </w:r>
          <w:r w:rsidRPr="00DA287A">
            <w:rPr>
              <w:i/>
              <w:lang w:val="en-GB"/>
            </w:rPr>
            <w:t xml:space="preserve">Understanding GPS/GNSS: Principles and applications </w:t>
          </w:r>
          <w:r w:rsidRPr="00DA287A">
            <w:rPr>
              <w:lang w:val="en-GB"/>
            </w:rPr>
            <w:t>(GNSS technology and applications series). Boston, London: Artech House, 2017.</w:t>
          </w:r>
        </w:p>
        <w:p w14:paraId="43FA4111" w14:textId="77777777" w:rsidR="00DA287A" w:rsidRDefault="00DA287A" w:rsidP="00DA287A">
          <w:pPr>
            <w:pStyle w:val="CitaviBibliographyEntry"/>
          </w:pPr>
          <w:r w:rsidRPr="00DA287A">
            <w:rPr>
              <w:lang w:val="en-GB"/>
            </w:rPr>
            <w:t>[5]</w:t>
          </w:r>
          <w:r w:rsidRPr="00DA287A">
            <w:rPr>
              <w:lang w:val="en-GB"/>
            </w:rPr>
            <w:tab/>
          </w:r>
          <w:bookmarkStart w:id="96" w:name="_CTVL0017f104fa0073b4b0bb636bb25d3fae8ee"/>
          <w:r w:rsidRPr="00DA287A">
            <w:rPr>
              <w:lang w:val="en-GB"/>
            </w:rPr>
            <w:t xml:space="preserve">Wikipedia. „Globales Navigationssatellitensystem.” https://​de.wikipedia.org​/​w/​index.php​?​title=​Globales_Navigationssatellitensystem&amp;​oldid=​233312836 (Zugriff am: 22. </w:t>
          </w:r>
          <w:r>
            <w:t>Juni 2023).</w:t>
          </w:r>
        </w:p>
        <w:bookmarkEnd w:id="96"/>
        <w:p w14:paraId="169888DF" w14:textId="77777777" w:rsidR="00DA287A" w:rsidRPr="00DA287A" w:rsidRDefault="00DA287A" w:rsidP="00DA287A">
          <w:pPr>
            <w:pStyle w:val="CitaviBibliographyEntry"/>
            <w:rPr>
              <w:lang w:val="en-GB"/>
            </w:rPr>
          </w:pPr>
          <w:r>
            <w:t>[6]</w:t>
          </w:r>
          <w:r>
            <w:tab/>
          </w:r>
          <w:bookmarkStart w:id="97" w:name="_CTVL0017f51b3d680c746ea8881fa17a94c35b4"/>
          <w:r>
            <w:t>magicmaps. „Wie funktioniert Satellitennavigation?” https://​www.magicmaps.de​/​gnss-​wissen/​wie-​funktioniert-​gps/​?​</w:t>
          </w:r>
          <w:r w:rsidRPr="00DA287A">
            <w:rPr>
              <w:lang w:val="en-GB"/>
            </w:rPr>
            <w:t>L=​0 (Zugriff am: 22. Juni 2023).</w:t>
          </w:r>
        </w:p>
        <w:bookmarkEnd w:id="97"/>
        <w:p w14:paraId="1DB2C08D" w14:textId="77777777" w:rsidR="00DA287A" w:rsidRPr="00DA287A" w:rsidRDefault="00DA287A" w:rsidP="00DA287A">
          <w:pPr>
            <w:pStyle w:val="CitaviBibliographyEntry"/>
            <w:rPr>
              <w:lang w:val="en-GB"/>
            </w:rPr>
          </w:pPr>
          <w:r w:rsidRPr="00DA287A">
            <w:rPr>
              <w:lang w:val="en-GB"/>
            </w:rPr>
            <w:t>[7]</w:t>
          </w:r>
          <w:r w:rsidRPr="00DA287A">
            <w:rPr>
              <w:lang w:val="en-GB"/>
            </w:rPr>
            <w:tab/>
          </w:r>
          <w:bookmarkStart w:id="98" w:name="_CTVL001a21226a1a8b144fb993f0ad3fb6ffba8"/>
          <w:r w:rsidRPr="00DA287A">
            <w:rPr>
              <w:lang w:val="en-GB"/>
            </w:rPr>
            <w:t>S. Saki und T. Hagen, „A Practical Guide to an Open-Source Map-Matching Approach for Big GPS Data,“</w:t>
          </w:r>
          <w:bookmarkEnd w:id="98"/>
          <w:r w:rsidRPr="00DA287A">
            <w:rPr>
              <w:lang w:val="en-GB"/>
            </w:rPr>
            <w:t xml:space="preserve"> </w:t>
          </w:r>
          <w:r w:rsidRPr="00DA287A">
            <w:rPr>
              <w:i/>
              <w:lang w:val="en-GB"/>
            </w:rPr>
            <w:t>SN COMPUT. SCI.</w:t>
          </w:r>
          <w:r w:rsidRPr="00DA287A">
            <w:rPr>
              <w:lang w:val="en-GB"/>
            </w:rPr>
            <w:t>, Jg. 3, Nr. 5, 2022, doi: 10.1007/s42979-022-01340-5.</w:t>
          </w:r>
        </w:p>
        <w:p w14:paraId="53C0AD85" w14:textId="77777777" w:rsidR="00DA287A" w:rsidRDefault="00DA287A" w:rsidP="00DA287A">
          <w:pPr>
            <w:pStyle w:val="CitaviBibliographyEntry"/>
          </w:pPr>
          <w:r w:rsidRPr="00DA287A">
            <w:rPr>
              <w:lang w:val="en-GB"/>
            </w:rPr>
            <w:t>[8]</w:t>
          </w:r>
          <w:r w:rsidRPr="00DA287A">
            <w:rPr>
              <w:lang w:val="en-GB"/>
            </w:rPr>
            <w:tab/>
          </w:r>
          <w:bookmarkStart w:id="99" w:name="_CTVL001b467f668897941c7a2bb98db80ada867"/>
          <w:r w:rsidRPr="00DA287A">
            <w:rPr>
              <w:lang w:val="en-GB"/>
            </w:rPr>
            <w:t xml:space="preserve">P. Chao, Y. Xu, W. Hua und X. Zhou, „A Survey on Map-Matching Algorithms,“ Okt. 2019. </w:t>
          </w:r>
          <w:r>
            <w:t>[Online]. Verfügbar unter: https://​arxiv.org​/​pdf/​1910.13065</w:t>
          </w:r>
        </w:p>
        <w:bookmarkEnd w:id="99"/>
        <w:p w14:paraId="0DC8A20A" w14:textId="77777777" w:rsidR="00DA287A" w:rsidRDefault="00DA287A" w:rsidP="00DA287A">
          <w:pPr>
            <w:pStyle w:val="CitaviBibliographyEntry"/>
          </w:pPr>
          <w:r>
            <w:t>[9]</w:t>
          </w:r>
          <w:r>
            <w:tab/>
          </w:r>
          <w:bookmarkStart w:id="100" w:name="_CTVL00110f485e6e7a74e24918603814f2857ce"/>
          <w:r>
            <w:t>Wikipedia. „Arthur Samuel (computer scientist).” https://​en.wikipedia.org​/​w/​index.php​?​title=​Arthur_Samuel_(computer_scientist)&amp;​oldid=​1149301740 (Zugriff am: 26. Juni 2023).</w:t>
          </w:r>
        </w:p>
        <w:bookmarkEnd w:id="100"/>
        <w:p w14:paraId="6CC9FFCC" w14:textId="77777777" w:rsidR="00DA287A" w:rsidRPr="00DA287A" w:rsidRDefault="00DA287A" w:rsidP="00DA287A">
          <w:pPr>
            <w:pStyle w:val="CitaviBibliographyEntry"/>
            <w:rPr>
              <w:lang w:val="en-GB"/>
            </w:rPr>
          </w:pPr>
          <w:r>
            <w:t>[10]</w:t>
          </w:r>
          <w:r>
            <w:tab/>
          </w:r>
          <w:bookmarkStart w:id="101" w:name="_CTVL0013d992f5979ee4145a2f7e5b22d949ea3"/>
          <w:r>
            <w:t>A. Géron,</w:t>
          </w:r>
          <w:bookmarkEnd w:id="101"/>
          <w:r>
            <w:t xml:space="preserve"> </w:t>
          </w:r>
          <w:r w:rsidRPr="00DA287A">
            <w:rPr>
              <w:i/>
            </w:rPr>
            <w:t xml:space="preserve">Praxiseinstieg Machine Learning mit Scikit-Learn, Keras und TensorFlow: Konzepte, Tools und Techniken für intelligente Systeme, </w:t>
          </w:r>
          <w:r w:rsidRPr="00DA287A">
            <w:t xml:space="preserve">2. </w:t>
          </w:r>
          <w:r w:rsidRPr="00DA287A">
            <w:rPr>
              <w:lang w:val="en-GB"/>
            </w:rPr>
            <w:t>Aufl. Heidelberg: O'Reilly, 2020.</w:t>
          </w:r>
        </w:p>
        <w:p w14:paraId="386768AA" w14:textId="77777777" w:rsidR="00DA287A" w:rsidRPr="00DA287A" w:rsidRDefault="00DA287A" w:rsidP="00DA287A">
          <w:pPr>
            <w:pStyle w:val="CitaviBibliographyEntry"/>
            <w:rPr>
              <w:lang w:val="en-GB"/>
            </w:rPr>
          </w:pPr>
          <w:r w:rsidRPr="00DA287A">
            <w:rPr>
              <w:lang w:val="en-GB"/>
            </w:rPr>
            <w:t>[11]</w:t>
          </w:r>
          <w:r w:rsidRPr="00DA287A">
            <w:rPr>
              <w:lang w:val="en-GB"/>
            </w:rPr>
            <w:tab/>
          </w:r>
          <w:bookmarkStart w:id="102" w:name="_CTVL00134833ffae8bb46c8b775f068c74cd599"/>
          <w:r w:rsidRPr="00DA287A">
            <w:rPr>
              <w:lang w:val="en-GB"/>
            </w:rPr>
            <w:t>M. Grandini, E. Bagli und G. Visani, „Metrics for Multi-Class Classification: an Overview,“ Aug. 2020. [Online]. Verfügbar unter: https://​arxiv.org​/​pdf/​2008.05756</w:t>
          </w:r>
        </w:p>
        <w:bookmarkEnd w:id="102"/>
        <w:p w14:paraId="7DBEE2B1" w14:textId="77777777" w:rsidR="00DA287A" w:rsidRDefault="00DA287A" w:rsidP="00DA287A">
          <w:pPr>
            <w:pStyle w:val="CitaviBibliographyEntry"/>
          </w:pPr>
          <w:r w:rsidRPr="00DA287A">
            <w:rPr>
              <w:lang w:val="en-GB"/>
            </w:rPr>
            <w:lastRenderedPageBreak/>
            <w:t>[12]</w:t>
          </w:r>
          <w:r w:rsidRPr="00DA287A">
            <w:rPr>
              <w:lang w:val="en-GB"/>
            </w:rPr>
            <w:tab/>
          </w:r>
          <w:bookmarkStart w:id="103" w:name="_CTVL00126b06b01395e47c08df66a3ce6b85910"/>
          <w:r w:rsidRPr="00DA287A">
            <w:rPr>
              <w:lang w:val="en-GB"/>
            </w:rPr>
            <w:t>A. Mammone, M. Turchi und N. Cristianini, „Support vector machines,“</w:t>
          </w:r>
          <w:bookmarkEnd w:id="103"/>
          <w:r w:rsidRPr="00DA287A">
            <w:rPr>
              <w:lang w:val="en-GB"/>
            </w:rPr>
            <w:t xml:space="preserve"> </w:t>
          </w:r>
          <w:r w:rsidRPr="00DA287A">
            <w:rPr>
              <w:i/>
              <w:lang w:val="en-GB"/>
            </w:rPr>
            <w:t>WIREs Comp Stat</w:t>
          </w:r>
          <w:r w:rsidRPr="00DA287A">
            <w:rPr>
              <w:lang w:val="en-GB"/>
            </w:rPr>
            <w:t xml:space="preserve">, Jg. 1, Nr. 3, S. 283–289, 2009. doi: 10.1002/wics.49. </w:t>
          </w:r>
          <w:r w:rsidRPr="00DA287A">
            <w:t>[Online]. Verfügbar unter: https://​wires.onlinelibrary.wiley.com​/​doi/​pdfdirect/​10.1002/​wics.49​?​download=​true</w:t>
          </w:r>
        </w:p>
        <w:p w14:paraId="1F58EA12" w14:textId="77777777" w:rsidR="00DA287A" w:rsidRDefault="00DA287A" w:rsidP="00DA287A">
          <w:pPr>
            <w:pStyle w:val="CitaviBibliographyEntry"/>
          </w:pPr>
          <w:r w:rsidRPr="00DA287A">
            <w:rPr>
              <w:lang w:val="en-GB"/>
            </w:rPr>
            <w:t>[13]</w:t>
          </w:r>
          <w:r w:rsidRPr="00DA287A">
            <w:rPr>
              <w:lang w:val="en-GB"/>
            </w:rPr>
            <w:tab/>
          </w:r>
          <w:bookmarkStart w:id="104" w:name="_CTVL001b00da318389b404192344c42c92c66e4"/>
          <w:r w:rsidRPr="00DA287A">
            <w:rPr>
              <w:lang w:val="en-GB"/>
            </w:rPr>
            <w:t>Ali, Jehad, R. Khan, N. Ahmad und I. Maqsood, „Random Forests and Decision Trees,“</w:t>
          </w:r>
          <w:bookmarkEnd w:id="104"/>
          <w:r w:rsidRPr="00DA287A">
            <w:rPr>
              <w:lang w:val="en-GB"/>
            </w:rPr>
            <w:t xml:space="preserve"> </w:t>
          </w:r>
          <w:r w:rsidRPr="00DA287A">
            <w:rPr>
              <w:i/>
              <w:lang w:val="en-GB"/>
            </w:rPr>
            <w:t>IJCSI International Journal of Computer Science Issues</w:t>
          </w:r>
          <w:r w:rsidRPr="00DA287A">
            <w:rPr>
              <w:lang w:val="en-GB"/>
            </w:rPr>
            <w:t xml:space="preserve">, Jg. 9, Nr. 3, 2012, Art. Nr. 5. </w:t>
          </w:r>
          <w:r w:rsidRPr="00DA287A">
            <w:t>[Online]. Verfügbar unter: https://​www.uetpeshawar.edu.pk​/​TRP-​G/​Dr.Nasir-​Ahmad-​TRP/​Journals/​2012/​Random%20Forests%20and%20Decision%20Trees.pdf</w:t>
          </w:r>
        </w:p>
        <w:p w14:paraId="051804C5" w14:textId="77777777" w:rsidR="00DA287A" w:rsidRPr="00DA287A" w:rsidRDefault="00DA287A" w:rsidP="00DA287A">
          <w:pPr>
            <w:pStyle w:val="CitaviBibliographyEntry"/>
            <w:rPr>
              <w:lang w:val="en-GB"/>
            </w:rPr>
          </w:pPr>
          <w:r w:rsidRPr="00DA287A">
            <w:rPr>
              <w:lang w:val="en-GB"/>
            </w:rPr>
            <w:t>[14]</w:t>
          </w:r>
          <w:r w:rsidRPr="00DA287A">
            <w:rPr>
              <w:lang w:val="en-GB"/>
            </w:rPr>
            <w:tab/>
          </w:r>
          <w:bookmarkStart w:id="105" w:name="_CTVL0011a41ca57e0cf408eaff41d383455eabe"/>
          <w:r w:rsidRPr="00DA287A">
            <w:rPr>
              <w:lang w:val="en-GB"/>
            </w:rPr>
            <w:t>Matteo Simoncini, Leonardo Taccari, Francesco Sambo, Luca Bravi, Samuele Salti und Alessandro Lori, „Vehicle Classification from Low-Frequency GPS Data with Recurrent Neural Networks,“</w:t>
          </w:r>
          <w:bookmarkEnd w:id="105"/>
          <w:r w:rsidRPr="00DA287A">
            <w:rPr>
              <w:lang w:val="en-GB"/>
            </w:rPr>
            <w:t xml:space="preserve"> </w:t>
          </w:r>
          <w:r w:rsidRPr="00DA287A">
            <w:rPr>
              <w:i/>
              <w:lang w:val="en-GB"/>
            </w:rPr>
            <w:t>Transportation Research Part C: Emerging Technologies</w:t>
          </w:r>
          <w:r w:rsidRPr="00DA287A">
            <w:rPr>
              <w:lang w:val="en-GB"/>
            </w:rPr>
            <w:t>, Jg. 91, 2018, doi: 10.1016/j.trc.2018.03.024.</w:t>
          </w:r>
        </w:p>
        <w:p w14:paraId="1A1C1C9C" w14:textId="77777777" w:rsidR="00DA287A" w:rsidRDefault="00DA287A" w:rsidP="00DA287A">
          <w:pPr>
            <w:pStyle w:val="CitaviBibliographyEntry"/>
          </w:pPr>
          <w:r w:rsidRPr="00DA287A">
            <w:rPr>
              <w:lang w:val="en-GB"/>
            </w:rPr>
            <w:t>[15]</w:t>
          </w:r>
          <w:r w:rsidRPr="00DA287A">
            <w:rPr>
              <w:lang w:val="en-GB"/>
            </w:rPr>
            <w:tab/>
          </w:r>
          <w:bookmarkStart w:id="106" w:name="_CTVL00122e26bf3fbde4762be3dd2cc52978cfa"/>
          <w:r w:rsidRPr="00DA287A">
            <w:rPr>
              <w:lang w:val="en-GB"/>
            </w:rPr>
            <w:t xml:space="preserve">Michael Nielsen, „Neural Networks and Deep Learning,“ 2019. </w:t>
          </w:r>
          <w:r>
            <w:t>[Online]. Verfügbar unter: https://​static.latexstudio.net​/​article/​2018/​0912/​neuralnetworksanddeeplearning.pdf</w:t>
          </w:r>
        </w:p>
        <w:bookmarkEnd w:id="106"/>
        <w:p w14:paraId="1930FD2A" w14:textId="77777777" w:rsidR="00DA287A" w:rsidRDefault="00DA287A" w:rsidP="00DA287A">
          <w:pPr>
            <w:pStyle w:val="CitaviBibliographyEntry"/>
          </w:pPr>
          <w:r>
            <w:t>[16]</w:t>
          </w:r>
          <w:r>
            <w:tab/>
          </w:r>
          <w:bookmarkStart w:id="107" w:name="_CTVL001ca5ce875f77c4314b76e757836d419ea"/>
          <w:r>
            <w:t>Q. Bingfeng. „Exclusive serialization | Understanding gradient descent.” https://​www.programmersought.com​/​article/​3507388679/​ (Zugriff am: 28. Juli 2023).</w:t>
          </w:r>
        </w:p>
        <w:bookmarkEnd w:id="107"/>
        <w:p w14:paraId="2C32D99D" w14:textId="77777777" w:rsidR="00DA287A" w:rsidRDefault="00DA287A" w:rsidP="00DA287A">
          <w:pPr>
            <w:pStyle w:val="CitaviBibliographyEntry"/>
          </w:pPr>
          <w:r>
            <w:t>[17]</w:t>
          </w:r>
          <w:r>
            <w:tab/>
          </w:r>
          <w:bookmarkStart w:id="108" w:name="_CTVL001848fbb30e60546198ff9ecfdff0b87b4"/>
          <w:r>
            <w:t>„Valhalla Docs: Map Matching API.” https://​valhalla.github.io​/​valhalla/​api/​map-​matching/​api-​reference/​#trace-route-action (Zugriff am: 24. Juni 2023).</w:t>
          </w:r>
        </w:p>
        <w:bookmarkEnd w:id="108"/>
        <w:p w14:paraId="39B06593" w14:textId="77777777" w:rsidR="00DA287A" w:rsidRDefault="00DA287A" w:rsidP="00DA287A">
          <w:pPr>
            <w:pStyle w:val="CitaviBibliographyEntry"/>
          </w:pPr>
          <w:r>
            <w:t>[18]</w:t>
          </w:r>
          <w:r>
            <w:tab/>
          </w:r>
          <w:bookmarkStart w:id="109" w:name="_CTVL00156042667dc3543b3ab076992cd15f72c"/>
          <w:r>
            <w:t>Python Foundation. „Python documentation: General Python FAQ.” https://​docs.python.org​/​3/​faq/​general.html​#what-is-python-good-for (Zugriff am: 24. Juni 2023).</w:t>
          </w:r>
        </w:p>
        <w:bookmarkEnd w:id="109"/>
        <w:p w14:paraId="749E04E2" w14:textId="77777777" w:rsidR="00DA287A" w:rsidRDefault="00DA287A" w:rsidP="00DA287A">
          <w:pPr>
            <w:pStyle w:val="CitaviBibliographyEntry"/>
          </w:pPr>
          <w:r>
            <w:t>[19]</w:t>
          </w:r>
          <w:r>
            <w:tab/>
          </w:r>
          <w:bookmarkStart w:id="110" w:name="_CTVL00181b07c3e5802477fab77c4e6a73bdf0b"/>
          <w:r>
            <w:t>Python Foundation. „Python 3.10.11 documentation.” https://​docs.python.org​/​3.10/​ (Zugriff am: 24. Juni 2023).</w:t>
          </w:r>
        </w:p>
        <w:bookmarkEnd w:id="110"/>
        <w:p w14:paraId="4DC7D2FD" w14:textId="77777777" w:rsidR="00DA287A" w:rsidRDefault="00DA287A" w:rsidP="00DA287A">
          <w:pPr>
            <w:pStyle w:val="CitaviBibliographyEntry"/>
          </w:pPr>
          <w:r>
            <w:t>[20]</w:t>
          </w:r>
          <w:r>
            <w:tab/>
          </w:r>
          <w:bookmarkStart w:id="111" w:name="_CTVL001fb7eb4330bee48868917dececa3be2a6"/>
          <w:r>
            <w:t>pandas. „pandas documentation.” https://​pandas.pydata.org​/​docs/​ (Zugriff am: 24. Juni 2023).</w:t>
          </w:r>
        </w:p>
        <w:bookmarkEnd w:id="111"/>
        <w:p w14:paraId="5FF62F98" w14:textId="77777777" w:rsidR="00DA287A" w:rsidRDefault="00DA287A" w:rsidP="00DA287A">
          <w:pPr>
            <w:pStyle w:val="CitaviBibliographyEntry"/>
          </w:pPr>
          <w:r>
            <w:t>[21]</w:t>
          </w:r>
          <w:r>
            <w:tab/>
          </w:r>
          <w:bookmarkStart w:id="112" w:name="_CTVL00139b5bb1f61c348c5a268dd83d5dc7ed4"/>
          <w:r>
            <w:t>NumPy. „NumPy documentation.” https://​numpy.org​/​ (Zugriff am: 24. Juni 2023).</w:t>
          </w:r>
        </w:p>
        <w:bookmarkEnd w:id="112"/>
        <w:p w14:paraId="11913538" w14:textId="77777777" w:rsidR="00DA287A" w:rsidRPr="00DA287A" w:rsidRDefault="00DA287A" w:rsidP="00DA287A">
          <w:pPr>
            <w:pStyle w:val="CitaviBibliographyEntry"/>
            <w:rPr>
              <w:lang w:val="en-GB"/>
            </w:rPr>
          </w:pPr>
          <w:r w:rsidRPr="00DA287A">
            <w:rPr>
              <w:lang w:val="en-GB"/>
            </w:rPr>
            <w:t>[22]</w:t>
          </w:r>
          <w:r w:rsidRPr="00DA287A">
            <w:rPr>
              <w:lang w:val="en-GB"/>
            </w:rPr>
            <w:tab/>
          </w:r>
          <w:bookmarkStart w:id="113" w:name="_CTVL00111f894fe75024c5faa3bab82a8e66881"/>
          <w:r w:rsidRPr="00DA287A">
            <w:rPr>
              <w:lang w:val="en-GB"/>
            </w:rPr>
            <w:t>J. Hao und T. K. Ho, „Machine Learning Made Easy: A Review of Scikit-learn Package in Python Programming Language,“</w:t>
          </w:r>
          <w:bookmarkEnd w:id="113"/>
          <w:r w:rsidRPr="00DA287A">
            <w:rPr>
              <w:lang w:val="en-GB"/>
            </w:rPr>
            <w:t xml:space="preserve"> </w:t>
          </w:r>
          <w:r w:rsidRPr="00DA287A">
            <w:rPr>
              <w:i/>
              <w:lang w:val="en-GB"/>
            </w:rPr>
            <w:t>Journal of Educational and Behavioral Statistics</w:t>
          </w:r>
          <w:r w:rsidRPr="00DA287A">
            <w:rPr>
              <w:lang w:val="en-GB"/>
            </w:rPr>
            <w:t>, Jg. 44, Nr. 3, S. 348–361, 2019, doi: 10.3102/1076998619832248.</w:t>
          </w:r>
        </w:p>
        <w:p w14:paraId="6C7FD0BC" w14:textId="77777777" w:rsidR="00DA287A" w:rsidRDefault="00DA287A" w:rsidP="00DA287A">
          <w:pPr>
            <w:pStyle w:val="CitaviBibliographyEntry"/>
          </w:pPr>
          <w:r w:rsidRPr="00DA287A">
            <w:rPr>
              <w:lang w:val="en-GB"/>
            </w:rPr>
            <w:t>[23]</w:t>
          </w:r>
          <w:r w:rsidRPr="00DA287A">
            <w:rPr>
              <w:lang w:val="en-GB"/>
            </w:rPr>
            <w:tab/>
          </w:r>
          <w:bookmarkStart w:id="114" w:name="_CTVL00127af317d9f914046841911a17cecc694"/>
          <w:r w:rsidRPr="00DA287A">
            <w:rPr>
              <w:lang w:val="en-GB"/>
            </w:rPr>
            <w:t xml:space="preserve">scikit-learn. „machine learning in Python — scikit-learn 1.2.2 documentation.” https://​scikit-learn.org​/​stable/​ (Zugriff am: 25. </w:t>
          </w:r>
          <w:r>
            <w:t>Juni 2023).</w:t>
          </w:r>
        </w:p>
        <w:bookmarkEnd w:id="114"/>
        <w:p w14:paraId="35A3D17E" w14:textId="77777777" w:rsidR="00DA287A" w:rsidRDefault="00DA287A" w:rsidP="00DA287A">
          <w:pPr>
            <w:pStyle w:val="CitaviBibliographyEntry"/>
          </w:pPr>
          <w:r>
            <w:t>[24]</w:t>
          </w:r>
          <w:r>
            <w:tab/>
          </w:r>
          <w:bookmarkStart w:id="115" w:name="_CTVL001cfc1892941344204a6f7b725a0333e25"/>
          <w:r>
            <w:t>„TensorFlow,” [Online]. Verfügbar unter: https://​www.tensorflow.org​/​</w:t>
          </w:r>
        </w:p>
        <w:bookmarkEnd w:id="115"/>
        <w:p w14:paraId="3AB3B2B2" w14:textId="77777777" w:rsidR="00DA287A" w:rsidRDefault="00DA287A" w:rsidP="00DA287A">
          <w:pPr>
            <w:pStyle w:val="CitaviBibliographyEntry"/>
          </w:pPr>
          <w:r>
            <w:t>[25]</w:t>
          </w:r>
          <w:r>
            <w:tab/>
          </w:r>
          <w:bookmarkStart w:id="116" w:name="_CTVL001a052d00854e6493da55af008e6956223"/>
          <w:r>
            <w:t>Keras, „Keras API reference,“ 2023. [Online]. Verfügbar unter: https://​keras.io​/​api/​</w:t>
          </w:r>
        </w:p>
        <w:bookmarkEnd w:id="116"/>
        <w:p w14:paraId="6AD9FC70" w14:textId="77777777" w:rsidR="00DA287A" w:rsidRDefault="00DA287A" w:rsidP="00DA287A">
          <w:pPr>
            <w:pStyle w:val="CitaviBibliographyEntry"/>
          </w:pPr>
          <w:r>
            <w:t>[26]</w:t>
          </w:r>
          <w:r>
            <w:tab/>
          </w:r>
          <w:bookmarkStart w:id="117" w:name="_CTVL001cb05fb53c5d34552a56f572e83ecfdec"/>
          <w:r>
            <w:t>R. F. Torlak, „Detektion der Bewegung von Verkehrsteilnehmern aus Positionsdaten,“ Bachelorarbeit, Hochschule für angewandte Wissenschaften Coburg, 2022.</w:t>
          </w:r>
        </w:p>
        <w:bookmarkEnd w:id="117"/>
        <w:p w14:paraId="326F9141" w14:textId="77777777" w:rsidR="00DA287A" w:rsidRDefault="00DA287A" w:rsidP="00DA287A">
          <w:pPr>
            <w:pStyle w:val="CitaviBibliographyEntry"/>
          </w:pPr>
          <w:r>
            <w:lastRenderedPageBreak/>
            <w:t>[27]</w:t>
          </w:r>
          <w:r>
            <w:tab/>
          </w:r>
          <w:bookmarkStart w:id="118" w:name="_CTVL0016740b9a5615f4cb8a7ab90e76ae3e990"/>
          <w:r>
            <w:t>M. Sohl, „Klassifizierung der Bewegungsmuster von Mobilfunkteilnehmern zur erweiterten Umfeldwahrnehmung autonomer Fahrzeuge,“ Bachelorarbeit, Hochschule für angewandte Wissenschaften Coburg, 2022.</w:t>
          </w:r>
        </w:p>
        <w:bookmarkEnd w:id="118"/>
        <w:p w14:paraId="250C34FB" w14:textId="77777777" w:rsidR="00DA287A" w:rsidRDefault="00DA287A" w:rsidP="00DA287A">
          <w:pPr>
            <w:pStyle w:val="CitaviBibliographyEntry"/>
          </w:pPr>
          <w:r>
            <w:t>[28]</w:t>
          </w:r>
          <w:r>
            <w:tab/>
          </w:r>
          <w:bookmarkStart w:id="119" w:name="_CTVL001220b7cdd265643e0b822e591d1a0941e"/>
          <w:r>
            <w:t>D. Fischer, „Verwendung von Positionsdaten zur automatisierten Klassifizierung von Verkehrsteilnehmern mittels maschinellen Lernverfahren,“ Masterarbeit, Hochschule für angewandte Wissenschaften Coburg, 2023.</w:t>
          </w:r>
        </w:p>
        <w:bookmarkEnd w:id="119"/>
        <w:p w14:paraId="31041E0E" w14:textId="77777777" w:rsidR="00DA287A" w:rsidRDefault="00DA287A" w:rsidP="00DA287A">
          <w:pPr>
            <w:pStyle w:val="CitaviBibliographyEntry"/>
          </w:pPr>
          <w:r w:rsidRPr="00DA287A">
            <w:rPr>
              <w:lang w:val="en-GB"/>
            </w:rPr>
            <w:t>[29]</w:t>
          </w:r>
          <w:r w:rsidRPr="00DA287A">
            <w:rPr>
              <w:lang w:val="en-GB"/>
            </w:rPr>
            <w:tab/>
          </w:r>
          <w:bookmarkStart w:id="120" w:name="_CTVL0014a52a8e07de74ef2a96be8586e74a69c"/>
          <w:r w:rsidRPr="00DA287A">
            <w:rPr>
              <w:lang w:val="en-GB"/>
            </w:rPr>
            <w:t>Z. Sun und X. Ban, „Vehicle classification using GPS data,“</w:t>
          </w:r>
          <w:bookmarkEnd w:id="120"/>
          <w:r w:rsidRPr="00DA287A">
            <w:rPr>
              <w:lang w:val="en-GB"/>
            </w:rPr>
            <w:t xml:space="preserve"> </w:t>
          </w:r>
          <w:r w:rsidRPr="00DA287A">
            <w:rPr>
              <w:i/>
              <w:lang w:val="en-GB"/>
            </w:rPr>
            <w:t>Transportation Research Part C: Emerging Technologies</w:t>
          </w:r>
          <w:r w:rsidRPr="00DA287A">
            <w:rPr>
              <w:lang w:val="en-GB"/>
            </w:rPr>
            <w:t xml:space="preserve">, Jg. 37, S. 102–117, 2013. doi: 10.1016/j.trc.2013.09.015. </w:t>
          </w:r>
          <w:r w:rsidRPr="00DA287A">
            <w:t>[Online]. Verfügbar unter: https://​www.sciencedirect.com​/​science/​article/​pii/​S0968090X13002040</w:t>
          </w:r>
        </w:p>
        <w:p w14:paraId="5EF5DAC0" w14:textId="77777777" w:rsidR="00DA287A" w:rsidRPr="00DA287A" w:rsidRDefault="00DA287A" w:rsidP="00DA287A">
          <w:pPr>
            <w:pStyle w:val="CitaviBibliographyEntry"/>
            <w:rPr>
              <w:lang w:val="en-GB"/>
            </w:rPr>
          </w:pPr>
          <w:r w:rsidRPr="00DA287A">
            <w:rPr>
              <w:lang w:val="en-GB"/>
            </w:rPr>
            <w:t>[30]</w:t>
          </w:r>
          <w:r w:rsidRPr="00DA287A">
            <w:rPr>
              <w:lang w:val="en-GB"/>
            </w:rPr>
            <w:tab/>
          </w:r>
          <w:bookmarkStart w:id="121" w:name="_CTVL001e3e923314f6a4f498af41edeab9f3a7f"/>
          <w:r w:rsidRPr="00DA287A">
            <w:rPr>
              <w:lang w:val="en-GB"/>
            </w:rPr>
            <w:t>GIS-OPS. „Valhalla Docker image by GIS-OPS.” https://​github.com​/​gis-​ops/​docker-​valhalla (Zugriff am: 3. August 2023).</w:t>
          </w:r>
        </w:p>
        <w:bookmarkEnd w:id="121"/>
        <w:p w14:paraId="0B855827" w14:textId="77777777" w:rsidR="00DA287A" w:rsidRPr="00DA287A" w:rsidRDefault="00DA287A" w:rsidP="00DA287A">
          <w:pPr>
            <w:pStyle w:val="CitaviBibliographyEntry"/>
            <w:rPr>
              <w:lang w:val="en-GB"/>
            </w:rPr>
          </w:pPr>
          <w:r w:rsidRPr="00DA287A">
            <w:rPr>
              <w:lang w:val="en-GB"/>
            </w:rPr>
            <w:t>[31]</w:t>
          </w:r>
          <w:r w:rsidRPr="00DA287A">
            <w:rPr>
              <w:lang w:val="en-GB"/>
            </w:rPr>
            <w:tab/>
          </w:r>
          <w:bookmarkStart w:id="122" w:name="_CTVL001b194661df885420a9a2bd6b0982d20ed"/>
          <w:r w:rsidRPr="00DA287A">
            <w:rPr>
              <w:lang w:val="en-GB"/>
            </w:rPr>
            <w:t>Geofabrik. „OpenStreetMap Data Extracts.” https://​download.geofabrik.de​/​ (Zugriff am: 3. August 2023).</w:t>
          </w:r>
        </w:p>
        <w:bookmarkEnd w:id="122"/>
        <w:p w14:paraId="3269A826" w14:textId="4DDC79BD" w:rsidR="00814669" w:rsidRPr="006A0306" w:rsidRDefault="00DA287A" w:rsidP="00DA287A">
          <w:pPr>
            <w:pStyle w:val="CitaviBibliographyEntry"/>
          </w:pPr>
          <w:r w:rsidRPr="00DA287A">
            <w:rPr>
              <w:lang w:val="en-GB"/>
            </w:rPr>
            <w:t>[32]</w:t>
          </w:r>
          <w:r w:rsidRPr="00DA287A">
            <w:rPr>
              <w:lang w:val="en-GB"/>
            </w:rPr>
            <w:tab/>
          </w:r>
          <w:bookmarkStart w:id="123" w:name="_CTVL001a43f207ff5b44bc9b93aa2b3f1e156d6"/>
          <w:r w:rsidRPr="00DA287A">
            <w:rPr>
              <w:lang w:val="en-GB"/>
            </w:rPr>
            <w:t xml:space="preserve">Sandeep Pandey. „Efficient and fast map matching with Valhalla.” https://​ikespand.github.io​/​posts/​meili/​ (Zugriff am: 3. </w:t>
          </w:r>
          <w:r>
            <w:t>August 2023)</w:t>
          </w:r>
          <w:bookmarkEnd w:id="123"/>
          <w:r>
            <w:t>.</w:t>
          </w:r>
          <w:r w:rsidR="00814669">
            <w:fldChar w:fldCharType="end"/>
          </w:r>
        </w:p>
      </w:sdtContent>
    </w:sdt>
    <w:p w14:paraId="66B1A7DA" w14:textId="77777777" w:rsidR="00AB5561" w:rsidRPr="006A0306" w:rsidRDefault="00AB5561" w:rsidP="00814669">
      <w:pPr>
        <w:pStyle w:val="CitaviBibliographyEntry"/>
        <w:sectPr w:rsidR="00AB5561" w:rsidRPr="006A0306">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124" w:name="_Toc141882826"/>
      <w:r w:rsidRPr="002D6A27">
        <w:lastRenderedPageBreak/>
        <w:t>Test</w:t>
      </w:r>
      <w:bookmarkEnd w:id="124"/>
    </w:p>
    <w:p w14:paraId="2D66B31F" w14:textId="77777777" w:rsidR="00814669" w:rsidRPr="002D6A27" w:rsidRDefault="00814669" w:rsidP="000E478C"/>
    <w:sectPr w:rsidR="00814669" w:rsidRPr="002D6A27">
      <w:headerReference w:type="default" r:id="rId3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82A622" w14:textId="77777777" w:rsidR="00D473A9" w:rsidRDefault="00D473A9" w:rsidP="001E2E5E">
      <w:pPr>
        <w:spacing w:after="0" w:line="240" w:lineRule="auto"/>
      </w:pPr>
      <w:r>
        <w:separator/>
      </w:r>
    </w:p>
  </w:endnote>
  <w:endnote w:type="continuationSeparator" w:id="0">
    <w:p w14:paraId="780B827D" w14:textId="77777777" w:rsidR="00D473A9" w:rsidRDefault="00D473A9"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4C82F9" w14:textId="77777777" w:rsidR="00D473A9" w:rsidRDefault="00D473A9" w:rsidP="001E2E5E">
      <w:pPr>
        <w:spacing w:after="0" w:line="240" w:lineRule="auto"/>
      </w:pPr>
      <w:r>
        <w:separator/>
      </w:r>
    </w:p>
  </w:footnote>
  <w:footnote w:type="continuationSeparator" w:id="0">
    <w:p w14:paraId="28FE5044" w14:textId="77777777" w:rsidR="00D473A9" w:rsidRDefault="00D473A9"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3F83713C" w:rsidR="007654F5" w:rsidRDefault="00000000">
    <w:pPr>
      <w:pStyle w:val="Kopfzeile"/>
    </w:pPr>
    <w:fldSimple w:instr=" STYLEREF  &quot;Überschrift 1;Ü 1-MitSeitenumbruch&quot;  \* MERGEFORMAT ">
      <w:r w:rsidR="007D58F4">
        <w:rPr>
          <w:noProof/>
        </w:rPr>
        <w:t>Umsetzung des Map-Matching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014D6F2C" w:rsidR="007D2DD4" w:rsidRDefault="00000000">
    <w:pPr>
      <w:pStyle w:val="Kopfzeile"/>
    </w:pPr>
    <w:fldSimple w:instr=" STYLEREF  &quot;Überschrift 1;Ü 1-MitSeitenumbruch&quot;  \* MERGEFORMAT ">
      <w:r w:rsidR="00922CAC" w:rsidRPr="00922CAC">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7978"/>
    <w:rsid w:val="00007B43"/>
    <w:rsid w:val="0001079C"/>
    <w:rsid w:val="000125C6"/>
    <w:rsid w:val="00013784"/>
    <w:rsid w:val="00013830"/>
    <w:rsid w:val="000152ED"/>
    <w:rsid w:val="00015BDB"/>
    <w:rsid w:val="0001613B"/>
    <w:rsid w:val="00021CB2"/>
    <w:rsid w:val="0002521C"/>
    <w:rsid w:val="00026999"/>
    <w:rsid w:val="00030BB7"/>
    <w:rsid w:val="00033869"/>
    <w:rsid w:val="000339F8"/>
    <w:rsid w:val="0003556F"/>
    <w:rsid w:val="00035AC8"/>
    <w:rsid w:val="000361E6"/>
    <w:rsid w:val="00036762"/>
    <w:rsid w:val="00040D14"/>
    <w:rsid w:val="00042E62"/>
    <w:rsid w:val="00043765"/>
    <w:rsid w:val="00044927"/>
    <w:rsid w:val="00044ACE"/>
    <w:rsid w:val="00045D69"/>
    <w:rsid w:val="000469C6"/>
    <w:rsid w:val="000473D0"/>
    <w:rsid w:val="00051890"/>
    <w:rsid w:val="000523F6"/>
    <w:rsid w:val="00054947"/>
    <w:rsid w:val="00054F70"/>
    <w:rsid w:val="00055E25"/>
    <w:rsid w:val="0005759E"/>
    <w:rsid w:val="000606F7"/>
    <w:rsid w:val="000615A1"/>
    <w:rsid w:val="000619E0"/>
    <w:rsid w:val="00061D00"/>
    <w:rsid w:val="00062EBF"/>
    <w:rsid w:val="0006372C"/>
    <w:rsid w:val="000725B3"/>
    <w:rsid w:val="00074A4B"/>
    <w:rsid w:val="000757D6"/>
    <w:rsid w:val="000774E7"/>
    <w:rsid w:val="00081285"/>
    <w:rsid w:val="00081A68"/>
    <w:rsid w:val="00082588"/>
    <w:rsid w:val="0008262A"/>
    <w:rsid w:val="00082E82"/>
    <w:rsid w:val="00084E5B"/>
    <w:rsid w:val="00086BCD"/>
    <w:rsid w:val="00087204"/>
    <w:rsid w:val="000908AD"/>
    <w:rsid w:val="00090B15"/>
    <w:rsid w:val="00091514"/>
    <w:rsid w:val="00092DA4"/>
    <w:rsid w:val="00093175"/>
    <w:rsid w:val="00094213"/>
    <w:rsid w:val="000A49C5"/>
    <w:rsid w:val="000A4A20"/>
    <w:rsid w:val="000A736D"/>
    <w:rsid w:val="000B15E4"/>
    <w:rsid w:val="000B1D3E"/>
    <w:rsid w:val="000B2675"/>
    <w:rsid w:val="000B75CF"/>
    <w:rsid w:val="000C125F"/>
    <w:rsid w:val="000C2447"/>
    <w:rsid w:val="000C369A"/>
    <w:rsid w:val="000C3954"/>
    <w:rsid w:val="000C3A3C"/>
    <w:rsid w:val="000C50F5"/>
    <w:rsid w:val="000C52D5"/>
    <w:rsid w:val="000C5DB0"/>
    <w:rsid w:val="000C6969"/>
    <w:rsid w:val="000C6B22"/>
    <w:rsid w:val="000C7914"/>
    <w:rsid w:val="000D1611"/>
    <w:rsid w:val="000D1CB7"/>
    <w:rsid w:val="000D72E8"/>
    <w:rsid w:val="000E0A90"/>
    <w:rsid w:val="000E2C22"/>
    <w:rsid w:val="000E2FDF"/>
    <w:rsid w:val="000E34B0"/>
    <w:rsid w:val="000E371D"/>
    <w:rsid w:val="000E478C"/>
    <w:rsid w:val="000E4CF5"/>
    <w:rsid w:val="000E5C82"/>
    <w:rsid w:val="000E60FB"/>
    <w:rsid w:val="000E689A"/>
    <w:rsid w:val="000F013A"/>
    <w:rsid w:val="000F1D44"/>
    <w:rsid w:val="000F488A"/>
    <w:rsid w:val="000F56BB"/>
    <w:rsid w:val="000F60F6"/>
    <w:rsid w:val="000F6EC5"/>
    <w:rsid w:val="001016B5"/>
    <w:rsid w:val="0010266B"/>
    <w:rsid w:val="00103AFE"/>
    <w:rsid w:val="00104406"/>
    <w:rsid w:val="001052D2"/>
    <w:rsid w:val="00106307"/>
    <w:rsid w:val="00107650"/>
    <w:rsid w:val="001106F6"/>
    <w:rsid w:val="00111711"/>
    <w:rsid w:val="001128C0"/>
    <w:rsid w:val="00113684"/>
    <w:rsid w:val="00114096"/>
    <w:rsid w:val="00115622"/>
    <w:rsid w:val="0011585B"/>
    <w:rsid w:val="00115B09"/>
    <w:rsid w:val="00120001"/>
    <w:rsid w:val="00121E21"/>
    <w:rsid w:val="001257E4"/>
    <w:rsid w:val="001268CE"/>
    <w:rsid w:val="001303EC"/>
    <w:rsid w:val="00134059"/>
    <w:rsid w:val="001400F0"/>
    <w:rsid w:val="00140544"/>
    <w:rsid w:val="00143A8E"/>
    <w:rsid w:val="0014466F"/>
    <w:rsid w:val="001448FA"/>
    <w:rsid w:val="00144F10"/>
    <w:rsid w:val="00144FA2"/>
    <w:rsid w:val="0014531C"/>
    <w:rsid w:val="00146327"/>
    <w:rsid w:val="00150A3E"/>
    <w:rsid w:val="00151089"/>
    <w:rsid w:val="00151722"/>
    <w:rsid w:val="00151EEE"/>
    <w:rsid w:val="0015284B"/>
    <w:rsid w:val="00152866"/>
    <w:rsid w:val="001538D1"/>
    <w:rsid w:val="00154AD6"/>
    <w:rsid w:val="001550F1"/>
    <w:rsid w:val="0015550B"/>
    <w:rsid w:val="001557AE"/>
    <w:rsid w:val="00156092"/>
    <w:rsid w:val="0015629B"/>
    <w:rsid w:val="00156664"/>
    <w:rsid w:val="00157331"/>
    <w:rsid w:val="00157B62"/>
    <w:rsid w:val="00160551"/>
    <w:rsid w:val="00161155"/>
    <w:rsid w:val="001622C0"/>
    <w:rsid w:val="0016248C"/>
    <w:rsid w:val="00163D04"/>
    <w:rsid w:val="00164D06"/>
    <w:rsid w:val="00164FF4"/>
    <w:rsid w:val="001657C2"/>
    <w:rsid w:val="0016668F"/>
    <w:rsid w:val="00167399"/>
    <w:rsid w:val="0017147F"/>
    <w:rsid w:val="00174D17"/>
    <w:rsid w:val="001800EB"/>
    <w:rsid w:val="00180C86"/>
    <w:rsid w:val="00180EE7"/>
    <w:rsid w:val="0018415E"/>
    <w:rsid w:val="0018503D"/>
    <w:rsid w:val="00186295"/>
    <w:rsid w:val="001869DC"/>
    <w:rsid w:val="00186D5A"/>
    <w:rsid w:val="00186FCF"/>
    <w:rsid w:val="00191157"/>
    <w:rsid w:val="00192C3C"/>
    <w:rsid w:val="00196090"/>
    <w:rsid w:val="00196124"/>
    <w:rsid w:val="00196168"/>
    <w:rsid w:val="00197D84"/>
    <w:rsid w:val="001A1194"/>
    <w:rsid w:val="001A1242"/>
    <w:rsid w:val="001A19AC"/>
    <w:rsid w:val="001A1E19"/>
    <w:rsid w:val="001A1EDE"/>
    <w:rsid w:val="001A2CE4"/>
    <w:rsid w:val="001A3577"/>
    <w:rsid w:val="001A4115"/>
    <w:rsid w:val="001A5FDA"/>
    <w:rsid w:val="001B0877"/>
    <w:rsid w:val="001B4FD2"/>
    <w:rsid w:val="001B5A74"/>
    <w:rsid w:val="001B74B6"/>
    <w:rsid w:val="001B7ECE"/>
    <w:rsid w:val="001C1E30"/>
    <w:rsid w:val="001C4A27"/>
    <w:rsid w:val="001C4E01"/>
    <w:rsid w:val="001C5A67"/>
    <w:rsid w:val="001C6560"/>
    <w:rsid w:val="001C6F59"/>
    <w:rsid w:val="001D0B5E"/>
    <w:rsid w:val="001D1562"/>
    <w:rsid w:val="001D6190"/>
    <w:rsid w:val="001E1719"/>
    <w:rsid w:val="001E1A59"/>
    <w:rsid w:val="001E221E"/>
    <w:rsid w:val="001E2E5E"/>
    <w:rsid w:val="001E2EE2"/>
    <w:rsid w:val="001E3056"/>
    <w:rsid w:val="001E3ADC"/>
    <w:rsid w:val="001E3BAB"/>
    <w:rsid w:val="001E3DA0"/>
    <w:rsid w:val="001E5462"/>
    <w:rsid w:val="001E5A42"/>
    <w:rsid w:val="001E5B97"/>
    <w:rsid w:val="001E6441"/>
    <w:rsid w:val="001E6507"/>
    <w:rsid w:val="001E7BCB"/>
    <w:rsid w:val="001F1E58"/>
    <w:rsid w:val="001F3AFA"/>
    <w:rsid w:val="001F3B34"/>
    <w:rsid w:val="001F3BAF"/>
    <w:rsid w:val="001F6405"/>
    <w:rsid w:val="001F6BAC"/>
    <w:rsid w:val="00201233"/>
    <w:rsid w:val="002019F8"/>
    <w:rsid w:val="002027F4"/>
    <w:rsid w:val="00203124"/>
    <w:rsid w:val="0020559D"/>
    <w:rsid w:val="00210C2F"/>
    <w:rsid w:val="00211268"/>
    <w:rsid w:val="0021287E"/>
    <w:rsid w:val="00212E91"/>
    <w:rsid w:val="00213860"/>
    <w:rsid w:val="002148C8"/>
    <w:rsid w:val="0021625B"/>
    <w:rsid w:val="00216B80"/>
    <w:rsid w:val="00216E81"/>
    <w:rsid w:val="00217148"/>
    <w:rsid w:val="00217C23"/>
    <w:rsid w:val="00221173"/>
    <w:rsid w:val="002216D1"/>
    <w:rsid w:val="00223C81"/>
    <w:rsid w:val="00224EE1"/>
    <w:rsid w:val="00225638"/>
    <w:rsid w:val="00225787"/>
    <w:rsid w:val="0022584C"/>
    <w:rsid w:val="00225916"/>
    <w:rsid w:val="00225EC3"/>
    <w:rsid w:val="0022666F"/>
    <w:rsid w:val="002334E3"/>
    <w:rsid w:val="0023473F"/>
    <w:rsid w:val="002352C4"/>
    <w:rsid w:val="0023665F"/>
    <w:rsid w:val="002400BC"/>
    <w:rsid w:val="00241712"/>
    <w:rsid w:val="00242892"/>
    <w:rsid w:val="00246852"/>
    <w:rsid w:val="00250F33"/>
    <w:rsid w:val="0025125A"/>
    <w:rsid w:val="00251F5B"/>
    <w:rsid w:val="002524C3"/>
    <w:rsid w:val="002531E2"/>
    <w:rsid w:val="00253BFE"/>
    <w:rsid w:val="00255791"/>
    <w:rsid w:val="00255C76"/>
    <w:rsid w:val="00255E26"/>
    <w:rsid w:val="002564BA"/>
    <w:rsid w:val="002567D5"/>
    <w:rsid w:val="002568AB"/>
    <w:rsid w:val="002573E7"/>
    <w:rsid w:val="002644AB"/>
    <w:rsid w:val="00264783"/>
    <w:rsid w:val="002655B4"/>
    <w:rsid w:val="00266490"/>
    <w:rsid w:val="002671A9"/>
    <w:rsid w:val="002677E4"/>
    <w:rsid w:val="002677E9"/>
    <w:rsid w:val="00267D78"/>
    <w:rsid w:val="00267F53"/>
    <w:rsid w:val="002707C1"/>
    <w:rsid w:val="002707E1"/>
    <w:rsid w:val="00271757"/>
    <w:rsid w:val="00272898"/>
    <w:rsid w:val="00274622"/>
    <w:rsid w:val="00275189"/>
    <w:rsid w:val="0027735C"/>
    <w:rsid w:val="0028020F"/>
    <w:rsid w:val="0028039B"/>
    <w:rsid w:val="00280D40"/>
    <w:rsid w:val="00281004"/>
    <w:rsid w:val="0028112E"/>
    <w:rsid w:val="00281A17"/>
    <w:rsid w:val="002820AD"/>
    <w:rsid w:val="00283022"/>
    <w:rsid w:val="0028434C"/>
    <w:rsid w:val="00284E6B"/>
    <w:rsid w:val="002853ED"/>
    <w:rsid w:val="00292A78"/>
    <w:rsid w:val="00293329"/>
    <w:rsid w:val="00293388"/>
    <w:rsid w:val="00294752"/>
    <w:rsid w:val="00295725"/>
    <w:rsid w:val="00297948"/>
    <w:rsid w:val="002A03BC"/>
    <w:rsid w:val="002A0519"/>
    <w:rsid w:val="002A4F05"/>
    <w:rsid w:val="002A54F8"/>
    <w:rsid w:val="002A6279"/>
    <w:rsid w:val="002A76C9"/>
    <w:rsid w:val="002B0028"/>
    <w:rsid w:val="002B0F7D"/>
    <w:rsid w:val="002B30CC"/>
    <w:rsid w:val="002B370E"/>
    <w:rsid w:val="002B4972"/>
    <w:rsid w:val="002B58F2"/>
    <w:rsid w:val="002B594C"/>
    <w:rsid w:val="002B6787"/>
    <w:rsid w:val="002C4B78"/>
    <w:rsid w:val="002C6498"/>
    <w:rsid w:val="002C70A9"/>
    <w:rsid w:val="002C71BE"/>
    <w:rsid w:val="002C7323"/>
    <w:rsid w:val="002D1021"/>
    <w:rsid w:val="002D15FB"/>
    <w:rsid w:val="002D2221"/>
    <w:rsid w:val="002D2FD6"/>
    <w:rsid w:val="002D42B3"/>
    <w:rsid w:val="002D43E8"/>
    <w:rsid w:val="002D47F9"/>
    <w:rsid w:val="002D557B"/>
    <w:rsid w:val="002D55F3"/>
    <w:rsid w:val="002D5AA7"/>
    <w:rsid w:val="002D66A3"/>
    <w:rsid w:val="002D6A27"/>
    <w:rsid w:val="002D6CB2"/>
    <w:rsid w:val="002D7A1E"/>
    <w:rsid w:val="002E2198"/>
    <w:rsid w:val="002E291B"/>
    <w:rsid w:val="002E4E29"/>
    <w:rsid w:val="002F1CEB"/>
    <w:rsid w:val="002F4D4B"/>
    <w:rsid w:val="0030118A"/>
    <w:rsid w:val="003038A5"/>
    <w:rsid w:val="00307320"/>
    <w:rsid w:val="00307A93"/>
    <w:rsid w:val="00311B52"/>
    <w:rsid w:val="00311D05"/>
    <w:rsid w:val="00314435"/>
    <w:rsid w:val="0031494A"/>
    <w:rsid w:val="00315AF4"/>
    <w:rsid w:val="0032021E"/>
    <w:rsid w:val="00320669"/>
    <w:rsid w:val="00321F23"/>
    <w:rsid w:val="00322851"/>
    <w:rsid w:val="00323150"/>
    <w:rsid w:val="00325387"/>
    <w:rsid w:val="003272ED"/>
    <w:rsid w:val="003303B4"/>
    <w:rsid w:val="003313C7"/>
    <w:rsid w:val="00332A12"/>
    <w:rsid w:val="00333F7B"/>
    <w:rsid w:val="00334A61"/>
    <w:rsid w:val="00335940"/>
    <w:rsid w:val="003363D5"/>
    <w:rsid w:val="00342C7F"/>
    <w:rsid w:val="00343DFE"/>
    <w:rsid w:val="00351086"/>
    <w:rsid w:val="00354695"/>
    <w:rsid w:val="003547E2"/>
    <w:rsid w:val="00355197"/>
    <w:rsid w:val="00355B0C"/>
    <w:rsid w:val="0036097D"/>
    <w:rsid w:val="00360F26"/>
    <w:rsid w:val="00362E32"/>
    <w:rsid w:val="00364D8C"/>
    <w:rsid w:val="00365B14"/>
    <w:rsid w:val="003668B5"/>
    <w:rsid w:val="00367323"/>
    <w:rsid w:val="0037370C"/>
    <w:rsid w:val="00373C23"/>
    <w:rsid w:val="003740BE"/>
    <w:rsid w:val="0037429B"/>
    <w:rsid w:val="00374759"/>
    <w:rsid w:val="00375724"/>
    <w:rsid w:val="003759A8"/>
    <w:rsid w:val="00375A5E"/>
    <w:rsid w:val="00376F38"/>
    <w:rsid w:val="0038012B"/>
    <w:rsid w:val="00383126"/>
    <w:rsid w:val="00385003"/>
    <w:rsid w:val="00385647"/>
    <w:rsid w:val="00385707"/>
    <w:rsid w:val="00386007"/>
    <w:rsid w:val="0039277D"/>
    <w:rsid w:val="00392E30"/>
    <w:rsid w:val="00393059"/>
    <w:rsid w:val="0039305E"/>
    <w:rsid w:val="00397052"/>
    <w:rsid w:val="003A101F"/>
    <w:rsid w:val="003A4041"/>
    <w:rsid w:val="003A49AF"/>
    <w:rsid w:val="003A54CC"/>
    <w:rsid w:val="003B0139"/>
    <w:rsid w:val="003B0580"/>
    <w:rsid w:val="003B1CF6"/>
    <w:rsid w:val="003B3E80"/>
    <w:rsid w:val="003B54FE"/>
    <w:rsid w:val="003B691C"/>
    <w:rsid w:val="003B6F66"/>
    <w:rsid w:val="003B75C3"/>
    <w:rsid w:val="003B7F09"/>
    <w:rsid w:val="003C07F9"/>
    <w:rsid w:val="003C0D43"/>
    <w:rsid w:val="003C21F7"/>
    <w:rsid w:val="003C427A"/>
    <w:rsid w:val="003C5BB7"/>
    <w:rsid w:val="003C5C86"/>
    <w:rsid w:val="003C6DEB"/>
    <w:rsid w:val="003C7CD8"/>
    <w:rsid w:val="003D04E1"/>
    <w:rsid w:val="003D33AD"/>
    <w:rsid w:val="003D3614"/>
    <w:rsid w:val="003D4686"/>
    <w:rsid w:val="003E1939"/>
    <w:rsid w:val="003E19F5"/>
    <w:rsid w:val="003E30B3"/>
    <w:rsid w:val="003E43A0"/>
    <w:rsid w:val="003E5EC1"/>
    <w:rsid w:val="003E6018"/>
    <w:rsid w:val="003E6146"/>
    <w:rsid w:val="003E639E"/>
    <w:rsid w:val="003F169B"/>
    <w:rsid w:val="003F6879"/>
    <w:rsid w:val="003F6A34"/>
    <w:rsid w:val="004001F2"/>
    <w:rsid w:val="0040396E"/>
    <w:rsid w:val="00403DCB"/>
    <w:rsid w:val="00404298"/>
    <w:rsid w:val="00405BFD"/>
    <w:rsid w:val="004062F4"/>
    <w:rsid w:val="00406361"/>
    <w:rsid w:val="004103B0"/>
    <w:rsid w:val="004146EF"/>
    <w:rsid w:val="00415775"/>
    <w:rsid w:val="00417E41"/>
    <w:rsid w:val="004203D0"/>
    <w:rsid w:val="00422802"/>
    <w:rsid w:val="00423E81"/>
    <w:rsid w:val="004251A7"/>
    <w:rsid w:val="00427815"/>
    <w:rsid w:val="004322F0"/>
    <w:rsid w:val="00434338"/>
    <w:rsid w:val="00436DC8"/>
    <w:rsid w:val="00441254"/>
    <w:rsid w:val="0044284E"/>
    <w:rsid w:val="00442933"/>
    <w:rsid w:val="00443CBA"/>
    <w:rsid w:val="004470D5"/>
    <w:rsid w:val="004512BE"/>
    <w:rsid w:val="004520EE"/>
    <w:rsid w:val="004533F5"/>
    <w:rsid w:val="00453AAF"/>
    <w:rsid w:val="0045540E"/>
    <w:rsid w:val="0045731B"/>
    <w:rsid w:val="00461422"/>
    <w:rsid w:val="00461ACB"/>
    <w:rsid w:val="00463253"/>
    <w:rsid w:val="00463375"/>
    <w:rsid w:val="00463D25"/>
    <w:rsid w:val="00464B7D"/>
    <w:rsid w:val="00465A5C"/>
    <w:rsid w:val="00465C57"/>
    <w:rsid w:val="00466AC3"/>
    <w:rsid w:val="00466D52"/>
    <w:rsid w:val="004727A2"/>
    <w:rsid w:val="00475D0D"/>
    <w:rsid w:val="00477960"/>
    <w:rsid w:val="00480C37"/>
    <w:rsid w:val="0048235A"/>
    <w:rsid w:val="0048320B"/>
    <w:rsid w:val="0048400A"/>
    <w:rsid w:val="0048400C"/>
    <w:rsid w:val="00484484"/>
    <w:rsid w:val="004849BE"/>
    <w:rsid w:val="0048756C"/>
    <w:rsid w:val="00487E8A"/>
    <w:rsid w:val="00487EBF"/>
    <w:rsid w:val="00490D92"/>
    <w:rsid w:val="00490F02"/>
    <w:rsid w:val="00493904"/>
    <w:rsid w:val="00493AA2"/>
    <w:rsid w:val="0049465F"/>
    <w:rsid w:val="00496EDA"/>
    <w:rsid w:val="00497BB3"/>
    <w:rsid w:val="004A052D"/>
    <w:rsid w:val="004A390F"/>
    <w:rsid w:val="004B0829"/>
    <w:rsid w:val="004B0BC5"/>
    <w:rsid w:val="004B2707"/>
    <w:rsid w:val="004B300D"/>
    <w:rsid w:val="004B46A7"/>
    <w:rsid w:val="004C2B20"/>
    <w:rsid w:val="004C4397"/>
    <w:rsid w:val="004C6D9C"/>
    <w:rsid w:val="004C709B"/>
    <w:rsid w:val="004D0850"/>
    <w:rsid w:val="004D2A75"/>
    <w:rsid w:val="004D4E0D"/>
    <w:rsid w:val="004D5A20"/>
    <w:rsid w:val="004D5C9F"/>
    <w:rsid w:val="004E0699"/>
    <w:rsid w:val="004E072A"/>
    <w:rsid w:val="004E3EAF"/>
    <w:rsid w:val="004E4C8A"/>
    <w:rsid w:val="004E4D82"/>
    <w:rsid w:val="004E4DC0"/>
    <w:rsid w:val="004E66B2"/>
    <w:rsid w:val="004F07AB"/>
    <w:rsid w:val="004F3482"/>
    <w:rsid w:val="004F37EA"/>
    <w:rsid w:val="004F3A38"/>
    <w:rsid w:val="004F6940"/>
    <w:rsid w:val="004F7457"/>
    <w:rsid w:val="004F7BF5"/>
    <w:rsid w:val="0050017B"/>
    <w:rsid w:val="00500236"/>
    <w:rsid w:val="0050064B"/>
    <w:rsid w:val="00500A15"/>
    <w:rsid w:val="005018A0"/>
    <w:rsid w:val="00512283"/>
    <w:rsid w:val="005149A1"/>
    <w:rsid w:val="005173F1"/>
    <w:rsid w:val="0051779F"/>
    <w:rsid w:val="00520A4B"/>
    <w:rsid w:val="00520F72"/>
    <w:rsid w:val="005233AD"/>
    <w:rsid w:val="0052542D"/>
    <w:rsid w:val="00526549"/>
    <w:rsid w:val="00526599"/>
    <w:rsid w:val="005312BB"/>
    <w:rsid w:val="005317E6"/>
    <w:rsid w:val="0053283F"/>
    <w:rsid w:val="0053384F"/>
    <w:rsid w:val="00534418"/>
    <w:rsid w:val="005417D4"/>
    <w:rsid w:val="00546AB9"/>
    <w:rsid w:val="00551A5C"/>
    <w:rsid w:val="00551F6C"/>
    <w:rsid w:val="00556EEC"/>
    <w:rsid w:val="00557AF2"/>
    <w:rsid w:val="005612AA"/>
    <w:rsid w:val="00562179"/>
    <w:rsid w:val="005621A4"/>
    <w:rsid w:val="00562846"/>
    <w:rsid w:val="00563D5B"/>
    <w:rsid w:val="005656DE"/>
    <w:rsid w:val="005707FB"/>
    <w:rsid w:val="00570E0E"/>
    <w:rsid w:val="00571FF9"/>
    <w:rsid w:val="00573EF4"/>
    <w:rsid w:val="005750D5"/>
    <w:rsid w:val="005752C8"/>
    <w:rsid w:val="005763AA"/>
    <w:rsid w:val="005773ED"/>
    <w:rsid w:val="00577B10"/>
    <w:rsid w:val="005829E9"/>
    <w:rsid w:val="00583935"/>
    <w:rsid w:val="00583AF8"/>
    <w:rsid w:val="0058731A"/>
    <w:rsid w:val="00590199"/>
    <w:rsid w:val="00590650"/>
    <w:rsid w:val="00591214"/>
    <w:rsid w:val="00591DC8"/>
    <w:rsid w:val="00596158"/>
    <w:rsid w:val="005967DB"/>
    <w:rsid w:val="00596C07"/>
    <w:rsid w:val="005979E4"/>
    <w:rsid w:val="005A0B51"/>
    <w:rsid w:val="005A1693"/>
    <w:rsid w:val="005A1754"/>
    <w:rsid w:val="005A2BDB"/>
    <w:rsid w:val="005A2EF4"/>
    <w:rsid w:val="005A363B"/>
    <w:rsid w:val="005A3C46"/>
    <w:rsid w:val="005A573D"/>
    <w:rsid w:val="005A5CD4"/>
    <w:rsid w:val="005A68CF"/>
    <w:rsid w:val="005A7289"/>
    <w:rsid w:val="005B12B7"/>
    <w:rsid w:val="005B1789"/>
    <w:rsid w:val="005B39B8"/>
    <w:rsid w:val="005B4FF8"/>
    <w:rsid w:val="005B5B65"/>
    <w:rsid w:val="005B6CD6"/>
    <w:rsid w:val="005B6FBC"/>
    <w:rsid w:val="005C04BC"/>
    <w:rsid w:val="005C0D93"/>
    <w:rsid w:val="005C1A3F"/>
    <w:rsid w:val="005C2359"/>
    <w:rsid w:val="005C2477"/>
    <w:rsid w:val="005C26BF"/>
    <w:rsid w:val="005C4C96"/>
    <w:rsid w:val="005C56C7"/>
    <w:rsid w:val="005C5BE3"/>
    <w:rsid w:val="005C7079"/>
    <w:rsid w:val="005C75D3"/>
    <w:rsid w:val="005C760B"/>
    <w:rsid w:val="005C76A8"/>
    <w:rsid w:val="005C7DEC"/>
    <w:rsid w:val="005D0F66"/>
    <w:rsid w:val="005D1DFB"/>
    <w:rsid w:val="005D1F3A"/>
    <w:rsid w:val="005D2A97"/>
    <w:rsid w:val="005D5F4D"/>
    <w:rsid w:val="005D73B8"/>
    <w:rsid w:val="005D75F4"/>
    <w:rsid w:val="005D7D29"/>
    <w:rsid w:val="005E0879"/>
    <w:rsid w:val="005E1611"/>
    <w:rsid w:val="005E5687"/>
    <w:rsid w:val="005E5719"/>
    <w:rsid w:val="005E5BF1"/>
    <w:rsid w:val="005E655E"/>
    <w:rsid w:val="005E75E5"/>
    <w:rsid w:val="005F1371"/>
    <w:rsid w:val="005F172E"/>
    <w:rsid w:val="005F2747"/>
    <w:rsid w:val="005F2E48"/>
    <w:rsid w:val="005F6A0F"/>
    <w:rsid w:val="005F7E7D"/>
    <w:rsid w:val="0060087E"/>
    <w:rsid w:val="006008EF"/>
    <w:rsid w:val="0060114E"/>
    <w:rsid w:val="00601E30"/>
    <w:rsid w:val="006025D7"/>
    <w:rsid w:val="006030F9"/>
    <w:rsid w:val="006038C7"/>
    <w:rsid w:val="006042E4"/>
    <w:rsid w:val="006062C0"/>
    <w:rsid w:val="00610791"/>
    <w:rsid w:val="006109D0"/>
    <w:rsid w:val="00612759"/>
    <w:rsid w:val="00612769"/>
    <w:rsid w:val="0061291C"/>
    <w:rsid w:val="00614509"/>
    <w:rsid w:val="00620355"/>
    <w:rsid w:val="006211DB"/>
    <w:rsid w:val="006243F7"/>
    <w:rsid w:val="006257FC"/>
    <w:rsid w:val="0063056B"/>
    <w:rsid w:val="00630B9A"/>
    <w:rsid w:val="00631245"/>
    <w:rsid w:val="00632428"/>
    <w:rsid w:val="00633AC0"/>
    <w:rsid w:val="00635417"/>
    <w:rsid w:val="00636AAB"/>
    <w:rsid w:val="00640BEA"/>
    <w:rsid w:val="00642142"/>
    <w:rsid w:val="00644648"/>
    <w:rsid w:val="00644F60"/>
    <w:rsid w:val="00645437"/>
    <w:rsid w:val="00645892"/>
    <w:rsid w:val="00647866"/>
    <w:rsid w:val="0065029D"/>
    <w:rsid w:val="006503AB"/>
    <w:rsid w:val="00651BCB"/>
    <w:rsid w:val="006520A8"/>
    <w:rsid w:val="006608EF"/>
    <w:rsid w:val="00661A8C"/>
    <w:rsid w:val="00661FD9"/>
    <w:rsid w:val="00663CC6"/>
    <w:rsid w:val="00664380"/>
    <w:rsid w:val="00664D94"/>
    <w:rsid w:val="00665ADF"/>
    <w:rsid w:val="00666F88"/>
    <w:rsid w:val="006670BC"/>
    <w:rsid w:val="00671681"/>
    <w:rsid w:val="006716D1"/>
    <w:rsid w:val="00671FA8"/>
    <w:rsid w:val="006752A2"/>
    <w:rsid w:val="00676ECD"/>
    <w:rsid w:val="00677032"/>
    <w:rsid w:val="00677251"/>
    <w:rsid w:val="00677912"/>
    <w:rsid w:val="00681589"/>
    <w:rsid w:val="006815C8"/>
    <w:rsid w:val="0068310F"/>
    <w:rsid w:val="0068462D"/>
    <w:rsid w:val="00684848"/>
    <w:rsid w:val="00685462"/>
    <w:rsid w:val="00685BC9"/>
    <w:rsid w:val="006906A0"/>
    <w:rsid w:val="00690A82"/>
    <w:rsid w:val="006932E8"/>
    <w:rsid w:val="00693EC4"/>
    <w:rsid w:val="00696D95"/>
    <w:rsid w:val="0069723E"/>
    <w:rsid w:val="006A0306"/>
    <w:rsid w:val="006A04AB"/>
    <w:rsid w:val="006A2E5D"/>
    <w:rsid w:val="006A3E79"/>
    <w:rsid w:val="006A4476"/>
    <w:rsid w:val="006A59AF"/>
    <w:rsid w:val="006B2C05"/>
    <w:rsid w:val="006B3122"/>
    <w:rsid w:val="006B4617"/>
    <w:rsid w:val="006B6479"/>
    <w:rsid w:val="006B6D2F"/>
    <w:rsid w:val="006C000F"/>
    <w:rsid w:val="006C3E42"/>
    <w:rsid w:val="006C4294"/>
    <w:rsid w:val="006C5BE0"/>
    <w:rsid w:val="006C683F"/>
    <w:rsid w:val="006D11D5"/>
    <w:rsid w:val="006D2538"/>
    <w:rsid w:val="006D6A19"/>
    <w:rsid w:val="006E2605"/>
    <w:rsid w:val="006E5433"/>
    <w:rsid w:val="006E59FD"/>
    <w:rsid w:val="006E6F61"/>
    <w:rsid w:val="006E78A5"/>
    <w:rsid w:val="006F3DA3"/>
    <w:rsid w:val="006F45C0"/>
    <w:rsid w:val="006F5A39"/>
    <w:rsid w:val="006F655A"/>
    <w:rsid w:val="006F7CA2"/>
    <w:rsid w:val="007005B4"/>
    <w:rsid w:val="00703430"/>
    <w:rsid w:val="00703D8F"/>
    <w:rsid w:val="00704113"/>
    <w:rsid w:val="00705A9E"/>
    <w:rsid w:val="00705F77"/>
    <w:rsid w:val="00707873"/>
    <w:rsid w:val="0071186D"/>
    <w:rsid w:val="00712BD9"/>
    <w:rsid w:val="00713D58"/>
    <w:rsid w:val="00713E17"/>
    <w:rsid w:val="00713E80"/>
    <w:rsid w:val="007147E1"/>
    <w:rsid w:val="007160F1"/>
    <w:rsid w:val="007166C9"/>
    <w:rsid w:val="00717FEA"/>
    <w:rsid w:val="00720A41"/>
    <w:rsid w:val="00720B3D"/>
    <w:rsid w:val="00720C18"/>
    <w:rsid w:val="00721E34"/>
    <w:rsid w:val="007230A9"/>
    <w:rsid w:val="007250F8"/>
    <w:rsid w:val="0072601D"/>
    <w:rsid w:val="007277BE"/>
    <w:rsid w:val="00732AFC"/>
    <w:rsid w:val="00733315"/>
    <w:rsid w:val="00734EA2"/>
    <w:rsid w:val="00735608"/>
    <w:rsid w:val="00736510"/>
    <w:rsid w:val="00736BFF"/>
    <w:rsid w:val="007402E2"/>
    <w:rsid w:val="00740675"/>
    <w:rsid w:val="007411BF"/>
    <w:rsid w:val="00741EEE"/>
    <w:rsid w:val="00744D50"/>
    <w:rsid w:val="007463F5"/>
    <w:rsid w:val="00747427"/>
    <w:rsid w:val="00747E0C"/>
    <w:rsid w:val="00750369"/>
    <w:rsid w:val="00750771"/>
    <w:rsid w:val="0075089B"/>
    <w:rsid w:val="00750BE0"/>
    <w:rsid w:val="00754CFA"/>
    <w:rsid w:val="00754E99"/>
    <w:rsid w:val="00756487"/>
    <w:rsid w:val="00760AAA"/>
    <w:rsid w:val="007654F5"/>
    <w:rsid w:val="00776719"/>
    <w:rsid w:val="00777BD0"/>
    <w:rsid w:val="007802EF"/>
    <w:rsid w:val="0078062F"/>
    <w:rsid w:val="00780C27"/>
    <w:rsid w:val="00781001"/>
    <w:rsid w:val="00783865"/>
    <w:rsid w:val="0078635E"/>
    <w:rsid w:val="00786BA3"/>
    <w:rsid w:val="00787891"/>
    <w:rsid w:val="007900CE"/>
    <w:rsid w:val="00790A02"/>
    <w:rsid w:val="00793B7D"/>
    <w:rsid w:val="00794BC5"/>
    <w:rsid w:val="00795A1A"/>
    <w:rsid w:val="00796150"/>
    <w:rsid w:val="00796B9D"/>
    <w:rsid w:val="007A05F1"/>
    <w:rsid w:val="007A1773"/>
    <w:rsid w:val="007A1CB7"/>
    <w:rsid w:val="007A3321"/>
    <w:rsid w:val="007A4253"/>
    <w:rsid w:val="007A61E9"/>
    <w:rsid w:val="007A79F2"/>
    <w:rsid w:val="007B04DD"/>
    <w:rsid w:val="007B10CB"/>
    <w:rsid w:val="007B380C"/>
    <w:rsid w:val="007B5D55"/>
    <w:rsid w:val="007B6960"/>
    <w:rsid w:val="007B6A52"/>
    <w:rsid w:val="007B6B6D"/>
    <w:rsid w:val="007B71BC"/>
    <w:rsid w:val="007C11E6"/>
    <w:rsid w:val="007C2AA3"/>
    <w:rsid w:val="007C3136"/>
    <w:rsid w:val="007C3181"/>
    <w:rsid w:val="007C3663"/>
    <w:rsid w:val="007C3F28"/>
    <w:rsid w:val="007C43FB"/>
    <w:rsid w:val="007C4D90"/>
    <w:rsid w:val="007C5224"/>
    <w:rsid w:val="007C55D9"/>
    <w:rsid w:val="007C5B49"/>
    <w:rsid w:val="007C6ADC"/>
    <w:rsid w:val="007C6B3D"/>
    <w:rsid w:val="007D1002"/>
    <w:rsid w:val="007D1526"/>
    <w:rsid w:val="007D18DE"/>
    <w:rsid w:val="007D220B"/>
    <w:rsid w:val="007D2DD4"/>
    <w:rsid w:val="007D3F76"/>
    <w:rsid w:val="007D5458"/>
    <w:rsid w:val="007D58F4"/>
    <w:rsid w:val="007D7057"/>
    <w:rsid w:val="007E171F"/>
    <w:rsid w:val="007E1D62"/>
    <w:rsid w:val="007E2D39"/>
    <w:rsid w:val="007E30E8"/>
    <w:rsid w:val="007E3558"/>
    <w:rsid w:val="007E3684"/>
    <w:rsid w:val="007E4146"/>
    <w:rsid w:val="007E592C"/>
    <w:rsid w:val="007E6253"/>
    <w:rsid w:val="007F0D4F"/>
    <w:rsid w:val="007F2384"/>
    <w:rsid w:val="007F252F"/>
    <w:rsid w:val="007F2979"/>
    <w:rsid w:val="007F686F"/>
    <w:rsid w:val="007F6FBB"/>
    <w:rsid w:val="00801569"/>
    <w:rsid w:val="00801E7E"/>
    <w:rsid w:val="00803429"/>
    <w:rsid w:val="00807A8A"/>
    <w:rsid w:val="0081093C"/>
    <w:rsid w:val="00811018"/>
    <w:rsid w:val="008119A8"/>
    <w:rsid w:val="00814669"/>
    <w:rsid w:val="00817810"/>
    <w:rsid w:val="008201D2"/>
    <w:rsid w:val="008202A8"/>
    <w:rsid w:val="00821031"/>
    <w:rsid w:val="0082133A"/>
    <w:rsid w:val="0082195D"/>
    <w:rsid w:val="00822681"/>
    <w:rsid w:val="0082374E"/>
    <w:rsid w:val="00826918"/>
    <w:rsid w:val="00830169"/>
    <w:rsid w:val="008305EB"/>
    <w:rsid w:val="00831CB6"/>
    <w:rsid w:val="008348D5"/>
    <w:rsid w:val="0083610B"/>
    <w:rsid w:val="0083677D"/>
    <w:rsid w:val="00837CF2"/>
    <w:rsid w:val="0084159F"/>
    <w:rsid w:val="00842FC0"/>
    <w:rsid w:val="00843FB3"/>
    <w:rsid w:val="008470FB"/>
    <w:rsid w:val="00847150"/>
    <w:rsid w:val="0085191F"/>
    <w:rsid w:val="00851EAC"/>
    <w:rsid w:val="00852B9B"/>
    <w:rsid w:val="00860844"/>
    <w:rsid w:val="00860D46"/>
    <w:rsid w:val="008610D4"/>
    <w:rsid w:val="0086204F"/>
    <w:rsid w:val="008640C8"/>
    <w:rsid w:val="00872399"/>
    <w:rsid w:val="0087346E"/>
    <w:rsid w:val="008742FD"/>
    <w:rsid w:val="00875C6E"/>
    <w:rsid w:val="008763B1"/>
    <w:rsid w:val="00876C7A"/>
    <w:rsid w:val="00880525"/>
    <w:rsid w:val="008806A1"/>
    <w:rsid w:val="0088119A"/>
    <w:rsid w:val="0088144D"/>
    <w:rsid w:val="008824CA"/>
    <w:rsid w:val="00885BFE"/>
    <w:rsid w:val="008868F6"/>
    <w:rsid w:val="008869F7"/>
    <w:rsid w:val="00886AA8"/>
    <w:rsid w:val="008918E5"/>
    <w:rsid w:val="00891FC9"/>
    <w:rsid w:val="0089463B"/>
    <w:rsid w:val="00896FE0"/>
    <w:rsid w:val="008A0769"/>
    <w:rsid w:val="008A08D5"/>
    <w:rsid w:val="008A1804"/>
    <w:rsid w:val="008A190D"/>
    <w:rsid w:val="008A28BD"/>
    <w:rsid w:val="008A5103"/>
    <w:rsid w:val="008B079B"/>
    <w:rsid w:val="008B41B5"/>
    <w:rsid w:val="008B4243"/>
    <w:rsid w:val="008B4CB5"/>
    <w:rsid w:val="008B56B3"/>
    <w:rsid w:val="008B5D80"/>
    <w:rsid w:val="008C1D1B"/>
    <w:rsid w:val="008C28EC"/>
    <w:rsid w:val="008C57B2"/>
    <w:rsid w:val="008D131C"/>
    <w:rsid w:val="008D188E"/>
    <w:rsid w:val="008D5B51"/>
    <w:rsid w:val="008D5BBD"/>
    <w:rsid w:val="008D6E97"/>
    <w:rsid w:val="008E3306"/>
    <w:rsid w:val="008E44B4"/>
    <w:rsid w:val="008E49AD"/>
    <w:rsid w:val="008E7C9F"/>
    <w:rsid w:val="008F0F40"/>
    <w:rsid w:val="008F268E"/>
    <w:rsid w:val="008F32A8"/>
    <w:rsid w:val="008F3AD6"/>
    <w:rsid w:val="008F3E97"/>
    <w:rsid w:val="008F72D9"/>
    <w:rsid w:val="008F7695"/>
    <w:rsid w:val="008F7DE2"/>
    <w:rsid w:val="00900171"/>
    <w:rsid w:val="009010EB"/>
    <w:rsid w:val="00901636"/>
    <w:rsid w:val="00903292"/>
    <w:rsid w:val="00904759"/>
    <w:rsid w:val="00907136"/>
    <w:rsid w:val="00912D27"/>
    <w:rsid w:val="009130EA"/>
    <w:rsid w:val="00913310"/>
    <w:rsid w:val="00913CFB"/>
    <w:rsid w:val="00917E4E"/>
    <w:rsid w:val="009203DE"/>
    <w:rsid w:val="00921E2D"/>
    <w:rsid w:val="00922CAC"/>
    <w:rsid w:val="00923679"/>
    <w:rsid w:val="00923988"/>
    <w:rsid w:val="00925252"/>
    <w:rsid w:val="00926097"/>
    <w:rsid w:val="00926C4B"/>
    <w:rsid w:val="00926C67"/>
    <w:rsid w:val="009279AC"/>
    <w:rsid w:val="00927D53"/>
    <w:rsid w:val="00927E53"/>
    <w:rsid w:val="009307B1"/>
    <w:rsid w:val="009319F5"/>
    <w:rsid w:val="00931C83"/>
    <w:rsid w:val="00931D35"/>
    <w:rsid w:val="009348FA"/>
    <w:rsid w:val="00934EE7"/>
    <w:rsid w:val="00936ECE"/>
    <w:rsid w:val="009372EC"/>
    <w:rsid w:val="00943D52"/>
    <w:rsid w:val="00946F8D"/>
    <w:rsid w:val="009473F8"/>
    <w:rsid w:val="00954BA7"/>
    <w:rsid w:val="00957FD9"/>
    <w:rsid w:val="00960969"/>
    <w:rsid w:val="009610D1"/>
    <w:rsid w:val="0096255A"/>
    <w:rsid w:val="00963A3C"/>
    <w:rsid w:val="00963FBF"/>
    <w:rsid w:val="00967A8B"/>
    <w:rsid w:val="0097185A"/>
    <w:rsid w:val="00973427"/>
    <w:rsid w:val="009744C1"/>
    <w:rsid w:val="00974953"/>
    <w:rsid w:val="00974F04"/>
    <w:rsid w:val="009753F0"/>
    <w:rsid w:val="009754E8"/>
    <w:rsid w:val="00975CA7"/>
    <w:rsid w:val="0097757B"/>
    <w:rsid w:val="009778DB"/>
    <w:rsid w:val="0098146C"/>
    <w:rsid w:val="00981DDB"/>
    <w:rsid w:val="0098385F"/>
    <w:rsid w:val="00983CE1"/>
    <w:rsid w:val="00983E8F"/>
    <w:rsid w:val="009908CD"/>
    <w:rsid w:val="00990C13"/>
    <w:rsid w:val="00991D9B"/>
    <w:rsid w:val="009924C0"/>
    <w:rsid w:val="00993127"/>
    <w:rsid w:val="009935F8"/>
    <w:rsid w:val="0099474B"/>
    <w:rsid w:val="009947F1"/>
    <w:rsid w:val="00997573"/>
    <w:rsid w:val="009979D9"/>
    <w:rsid w:val="009A1431"/>
    <w:rsid w:val="009A2913"/>
    <w:rsid w:val="009A437B"/>
    <w:rsid w:val="009A4EDB"/>
    <w:rsid w:val="009A55E3"/>
    <w:rsid w:val="009A575F"/>
    <w:rsid w:val="009A6A07"/>
    <w:rsid w:val="009B0ADC"/>
    <w:rsid w:val="009B0B84"/>
    <w:rsid w:val="009B0E65"/>
    <w:rsid w:val="009B1657"/>
    <w:rsid w:val="009B29DC"/>
    <w:rsid w:val="009B47D6"/>
    <w:rsid w:val="009B6798"/>
    <w:rsid w:val="009C1F52"/>
    <w:rsid w:val="009C35C0"/>
    <w:rsid w:val="009C4F80"/>
    <w:rsid w:val="009C7207"/>
    <w:rsid w:val="009C74E5"/>
    <w:rsid w:val="009D50AB"/>
    <w:rsid w:val="009D55F6"/>
    <w:rsid w:val="009D5900"/>
    <w:rsid w:val="009D6115"/>
    <w:rsid w:val="009E1A48"/>
    <w:rsid w:val="009E21CE"/>
    <w:rsid w:val="009E32D3"/>
    <w:rsid w:val="009E398D"/>
    <w:rsid w:val="009E705E"/>
    <w:rsid w:val="009F0580"/>
    <w:rsid w:val="009F0985"/>
    <w:rsid w:val="009F1612"/>
    <w:rsid w:val="009F2C16"/>
    <w:rsid w:val="009F2FC3"/>
    <w:rsid w:val="009F465F"/>
    <w:rsid w:val="009F5DF7"/>
    <w:rsid w:val="009F723D"/>
    <w:rsid w:val="00A0194F"/>
    <w:rsid w:val="00A042E3"/>
    <w:rsid w:val="00A05B5D"/>
    <w:rsid w:val="00A0619D"/>
    <w:rsid w:val="00A07655"/>
    <w:rsid w:val="00A07764"/>
    <w:rsid w:val="00A10C2B"/>
    <w:rsid w:val="00A115F0"/>
    <w:rsid w:val="00A12618"/>
    <w:rsid w:val="00A13EBF"/>
    <w:rsid w:val="00A14D11"/>
    <w:rsid w:val="00A164FB"/>
    <w:rsid w:val="00A1756D"/>
    <w:rsid w:val="00A20312"/>
    <w:rsid w:val="00A234B7"/>
    <w:rsid w:val="00A2473F"/>
    <w:rsid w:val="00A25DCF"/>
    <w:rsid w:val="00A26E4C"/>
    <w:rsid w:val="00A27864"/>
    <w:rsid w:val="00A27A9B"/>
    <w:rsid w:val="00A3143F"/>
    <w:rsid w:val="00A3224E"/>
    <w:rsid w:val="00A358BC"/>
    <w:rsid w:val="00A35B96"/>
    <w:rsid w:val="00A366A9"/>
    <w:rsid w:val="00A36831"/>
    <w:rsid w:val="00A3693F"/>
    <w:rsid w:val="00A378C2"/>
    <w:rsid w:val="00A37F56"/>
    <w:rsid w:val="00A40834"/>
    <w:rsid w:val="00A41AA1"/>
    <w:rsid w:val="00A41BAB"/>
    <w:rsid w:val="00A41BB7"/>
    <w:rsid w:val="00A4282D"/>
    <w:rsid w:val="00A43AD1"/>
    <w:rsid w:val="00A43D5E"/>
    <w:rsid w:val="00A45F51"/>
    <w:rsid w:val="00A473E5"/>
    <w:rsid w:val="00A47F8B"/>
    <w:rsid w:val="00A506B6"/>
    <w:rsid w:val="00A509E4"/>
    <w:rsid w:val="00A51341"/>
    <w:rsid w:val="00A53DE0"/>
    <w:rsid w:val="00A54ACB"/>
    <w:rsid w:val="00A54DDE"/>
    <w:rsid w:val="00A5600B"/>
    <w:rsid w:val="00A57EE3"/>
    <w:rsid w:val="00A600EA"/>
    <w:rsid w:val="00A63A2C"/>
    <w:rsid w:val="00A63ABB"/>
    <w:rsid w:val="00A63D03"/>
    <w:rsid w:val="00A64566"/>
    <w:rsid w:val="00A67207"/>
    <w:rsid w:val="00A71737"/>
    <w:rsid w:val="00A717E6"/>
    <w:rsid w:val="00A71833"/>
    <w:rsid w:val="00A718A3"/>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3260"/>
    <w:rsid w:val="00A94CDD"/>
    <w:rsid w:val="00A970D1"/>
    <w:rsid w:val="00A971F7"/>
    <w:rsid w:val="00A97261"/>
    <w:rsid w:val="00AA0DED"/>
    <w:rsid w:val="00AA28E5"/>
    <w:rsid w:val="00AA3E7E"/>
    <w:rsid w:val="00AA528A"/>
    <w:rsid w:val="00AA5F72"/>
    <w:rsid w:val="00AA6988"/>
    <w:rsid w:val="00AB0677"/>
    <w:rsid w:val="00AB07AF"/>
    <w:rsid w:val="00AB0C91"/>
    <w:rsid w:val="00AB1EB5"/>
    <w:rsid w:val="00AB45DF"/>
    <w:rsid w:val="00AB4FC7"/>
    <w:rsid w:val="00AB503C"/>
    <w:rsid w:val="00AB5561"/>
    <w:rsid w:val="00AB5DC2"/>
    <w:rsid w:val="00AC052B"/>
    <w:rsid w:val="00AC1804"/>
    <w:rsid w:val="00AC44E0"/>
    <w:rsid w:val="00AC4B69"/>
    <w:rsid w:val="00AC4BE3"/>
    <w:rsid w:val="00AC5130"/>
    <w:rsid w:val="00AC6A40"/>
    <w:rsid w:val="00AC721E"/>
    <w:rsid w:val="00AD0252"/>
    <w:rsid w:val="00AD046C"/>
    <w:rsid w:val="00AD2B1F"/>
    <w:rsid w:val="00AD453A"/>
    <w:rsid w:val="00AD4F16"/>
    <w:rsid w:val="00AD50AC"/>
    <w:rsid w:val="00AD523C"/>
    <w:rsid w:val="00AD649A"/>
    <w:rsid w:val="00AD76C9"/>
    <w:rsid w:val="00AD7836"/>
    <w:rsid w:val="00AD7B4B"/>
    <w:rsid w:val="00AD7DA4"/>
    <w:rsid w:val="00AE06D5"/>
    <w:rsid w:val="00AE0959"/>
    <w:rsid w:val="00AE3CB8"/>
    <w:rsid w:val="00AE6461"/>
    <w:rsid w:val="00AE661D"/>
    <w:rsid w:val="00AF04FD"/>
    <w:rsid w:val="00AF2340"/>
    <w:rsid w:val="00AF4BBB"/>
    <w:rsid w:val="00AF663C"/>
    <w:rsid w:val="00AF716C"/>
    <w:rsid w:val="00AF76F3"/>
    <w:rsid w:val="00B0097E"/>
    <w:rsid w:val="00B018D8"/>
    <w:rsid w:val="00B01F30"/>
    <w:rsid w:val="00B04875"/>
    <w:rsid w:val="00B059B2"/>
    <w:rsid w:val="00B05F89"/>
    <w:rsid w:val="00B11BB1"/>
    <w:rsid w:val="00B12192"/>
    <w:rsid w:val="00B1295A"/>
    <w:rsid w:val="00B14D94"/>
    <w:rsid w:val="00B156BF"/>
    <w:rsid w:val="00B15A14"/>
    <w:rsid w:val="00B16CB8"/>
    <w:rsid w:val="00B17C14"/>
    <w:rsid w:val="00B213F3"/>
    <w:rsid w:val="00B21927"/>
    <w:rsid w:val="00B236AC"/>
    <w:rsid w:val="00B24D87"/>
    <w:rsid w:val="00B25605"/>
    <w:rsid w:val="00B264AF"/>
    <w:rsid w:val="00B3060B"/>
    <w:rsid w:val="00B30617"/>
    <w:rsid w:val="00B332B0"/>
    <w:rsid w:val="00B333D2"/>
    <w:rsid w:val="00B33723"/>
    <w:rsid w:val="00B3498B"/>
    <w:rsid w:val="00B35C10"/>
    <w:rsid w:val="00B36FA7"/>
    <w:rsid w:val="00B40740"/>
    <w:rsid w:val="00B40B0D"/>
    <w:rsid w:val="00B4404E"/>
    <w:rsid w:val="00B440D1"/>
    <w:rsid w:val="00B4552A"/>
    <w:rsid w:val="00B45BE7"/>
    <w:rsid w:val="00B47840"/>
    <w:rsid w:val="00B50849"/>
    <w:rsid w:val="00B549ED"/>
    <w:rsid w:val="00B553C9"/>
    <w:rsid w:val="00B5628C"/>
    <w:rsid w:val="00B562A0"/>
    <w:rsid w:val="00B6031F"/>
    <w:rsid w:val="00B65EC2"/>
    <w:rsid w:val="00B76692"/>
    <w:rsid w:val="00B76819"/>
    <w:rsid w:val="00B77112"/>
    <w:rsid w:val="00B81BF7"/>
    <w:rsid w:val="00B82916"/>
    <w:rsid w:val="00B84CEF"/>
    <w:rsid w:val="00B84FFB"/>
    <w:rsid w:val="00B91010"/>
    <w:rsid w:val="00B91331"/>
    <w:rsid w:val="00B93963"/>
    <w:rsid w:val="00B972EF"/>
    <w:rsid w:val="00BA070C"/>
    <w:rsid w:val="00BA333A"/>
    <w:rsid w:val="00BA38F3"/>
    <w:rsid w:val="00BA3A1C"/>
    <w:rsid w:val="00BA3EDA"/>
    <w:rsid w:val="00BA4149"/>
    <w:rsid w:val="00BA48B2"/>
    <w:rsid w:val="00BB0E1F"/>
    <w:rsid w:val="00BB1AFC"/>
    <w:rsid w:val="00BB3DAF"/>
    <w:rsid w:val="00BB4702"/>
    <w:rsid w:val="00BB604F"/>
    <w:rsid w:val="00BB762F"/>
    <w:rsid w:val="00BC0D6E"/>
    <w:rsid w:val="00BC3F24"/>
    <w:rsid w:val="00BC4A6C"/>
    <w:rsid w:val="00BC6167"/>
    <w:rsid w:val="00BC6219"/>
    <w:rsid w:val="00BD0344"/>
    <w:rsid w:val="00BD0E41"/>
    <w:rsid w:val="00BD1959"/>
    <w:rsid w:val="00BD1E9C"/>
    <w:rsid w:val="00BD1FD0"/>
    <w:rsid w:val="00BD43D5"/>
    <w:rsid w:val="00BD4552"/>
    <w:rsid w:val="00BD517E"/>
    <w:rsid w:val="00BD6287"/>
    <w:rsid w:val="00BD6C5A"/>
    <w:rsid w:val="00BD6F0A"/>
    <w:rsid w:val="00BD7F1F"/>
    <w:rsid w:val="00BE0ECA"/>
    <w:rsid w:val="00BE44ED"/>
    <w:rsid w:val="00BE5E95"/>
    <w:rsid w:val="00BF03C8"/>
    <w:rsid w:val="00BF3969"/>
    <w:rsid w:val="00BF4694"/>
    <w:rsid w:val="00BF7684"/>
    <w:rsid w:val="00BF788D"/>
    <w:rsid w:val="00BF7FB1"/>
    <w:rsid w:val="00C00DDE"/>
    <w:rsid w:val="00C0107B"/>
    <w:rsid w:val="00C023A0"/>
    <w:rsid w:val="00C03376"/>
    <w:rsid w:val="00C0492F"/>
    <w:rsid w:val="00C04DDC"/>
    <w:rsid w:val="00C057EC"/>
    <w:rsid w:val="00C0633A"/>
    <w:rsid w:val="00C0636D"/>
    <w:rsid w:val="00C078C9"/>
    <w:rsid w:val="00C124D7"/>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EBC"/>
    <w:rsid w:val="00C323C4"/>
    <w:rsid w:val="00C33075"/>
    <w:rsid w:val="00C35967"/>
    <w:rsid w:val="00C361AC"/>
    <w:rsid w:val="00C36522"/>
    <w:rsid w:val="00C40168"/>
    <w:rsid w:val="00C408C4"/>
    <w:rsid w:val="00C4253B"/>
    <w:rsid w:val="00C43834"/>
    <w:rsid w:val="00C4487B"/>
    <w:rsid w:val="00C45ED2"/>
    <w:rsid w:val="00C462FB"/>
    <w:rsid w:val="00C5063F"/>
    <w:rsid w:val="00C50A30"/>
    <w:rsid w:val="00C50DCC"/>
    <w:rsid w:val="00C515C1"/>
    <w:rsid w:val="00C52386"/>
    <w:rsid w:val="00C52B58"/>
    <w:rsid w:val="00C55278"/>
    <w:rsid w:val="00C5600D"/>
    <w:rsid w:val="00C57B40"/>
    <w:rsid w:val="00C60BCA"/>
    <w:rsid w:val="00C6123E"/>
    <w:rsid w:val="00C64AA2"/>
    <w:rsid w:val="00C65479"/>
    <w:rsid w:val="00C66F5C"/>
    <w:rsid w:val="00C7091B"/>
    <w:rsid w:val="00C7176F"/>
    <w:rsid w:val="00C73349"/>
    <w:rsid w:val="00C749AA"/>
    <w:rsid w:val="00C7776F"/>
    <w:rsid w:val="00C779BC"/>
    <w:rsid w:val="00C80B36"/>
    <w:rsid w:val="00C81726"/>
    <w:rsid w:val="00C818F4"/>
    <w:rsid w:val="00C828B2"/>
    <w:rsid w:val="00C8323D"/>
    <w:rsid w:val="00C87043"/>
    <w:rsid w:val="00C90B80"/>
    <w:rsid w:val="00C90D19"/>
    <w:rsid w:val="00C91A01"/>
    <w:rsid w:val="00C923C3"/>
    <w:rsid w:val="00C934FD"/>
    <w:rsid w:val="00C96011"/>
    <w:rsid w:val="00C9672B"/>
    <w:rsid w:val="00C96A08"/>
    <w:rsid w:val="00C975A8"/>
    <w:rsid w:val="00CA013A"/>
    <w:rsid w:val="00CA0B4B"/>
    <w:rsid w:val="00CA15D2"/>
    <w:rsid w:val="00CA4463"/>
    <w:rsid w:val="00CA70DF"/>
    <w:rsid w:val="00CA774D"/>
    <w:rsid w:val="00CB069F"/>
    <w:rsid w:val="00CB1CBF"/>
    <w:rsid w:val="00CB4503"/>
    <w:rsid w:val="00CB502B"/>
    <w:rsid w:val="00CC1800"/>
    <w:rsid w:val="00CC1EF0"/>
    <w:rsid w:val="00CC25A4"/>
    <w:rsid w:val="00CC267C"/>
    <w:rsid w:val="00CC3C71"/>
    <w:rsid w:val="00CC4EFB"/>
    <w:rsid w:val="00CC602D"/>
    <w:rsid w:val="00CD0BD7"/>
    <w:rsid w:val="00CD1192"/>
    <w:rsid w:val="00CD2229"/>
    <w:rsid w:val="00CD27B6"/>
    <w:rsid w:val="00CD2AB8"/>
    <w:rsid w:val="00CD4423"/>
    <w:rsid w:val="00CD6604"/>
    <w:rsid w:val="00CD7269"/>
    <w:rsid w:val="00CD7A30"/>
    <w:rsid w:val="00CE2252"/>
    <w:rsid w:val="00CE33AB"/>
    <w:rsid w:val="00CE584E"/>
    <w:rsid w:val="00CE7940"/>
    <w:rsid w:val="00CE7A6B"/>
    <w:rsid w:val="00CF030C"/>
    <w:rsid w:val="00CF052A"/>
    <w:rsid w:val="00CF2158"/>
    <w:rsid w:val="00CF24FA"/>
    <w:rsid w:val="00CF65B5"/>
    <w:rsid w:val="00D02325"/>
    <w:rsid w:val="00D03598"/>
    <w:rsid w:val="00D05788"/>
    <w:rsid w:val="00D105E7"/>
    <w:rsid w:val="00D1293B"/>
    <w:rsid w:val="00D139E3"/>
    <w:rsid w:val="00D14F26"/>
    <w:rsid w:val="00D1594F"/>
    <w:rsid w:val="00D1734C"/>
    <w:rsid w:val="00D207E6"/>
    <w:rsid w:val="00D20EA5"/>
    <w:rsid w:val="00D219F6"/>
    <w:rsid w:val="00D22717"/>
    <w:rsid w:val="00D22E79"/>
    <w:rsid w:val="00D234D6"/>
    <w:rsid w:val="00D24AEE"/>
    <w:rsid w:val="00D24E2C"/>
    <w:rsid w:val="00D30778"/>
    <w:rsid w:val="00D30B94"/>
    <w:rsid w:val="00D337E5"/>
    <w:rsid w:val="00D34A56"/>
    <w:rsid w:val="00D3571E"/>
    <w:rsid w:val="00D35B50"/>
    <w:rsid w:val="00D367E6"/>
    <w:rsid w:val="00D375C4"/>
    <w:rsid w:val="00D44590"/>
    <w:rsid w:val="00D46483"/>
    <w:rsid w:val="00D468E7"/>
    <w:rsid w:val="00D473A9"/>
    <w:rsid w:val="00D51917"/>
    <w:rsid w:val="00D53351"/>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70D4F"/>
    <w:rsid w:val="00D72C83"/>
    <w:rsid w:val="00D74682"/>
    <w:rsid w:val="00D76C2B"/>
    <w:rsid w:val="00D805B3"/>
    <w:rsid w:val="00D8136E"/>
    <w:rsid w:val="00D8251C"/>
    <w:rsid w:val="00D86452"/>
    <w:rsid w:val="00D86A6F"/>
    <w:rsid w:val="00D86A8F"/>
    <w:rsid w:val="00D8746E"/>
    <w:rsid w:val="00D8761F"/>
    <w:rsid w:val="00D900EE"/>
    <w:rsid w:val="00D90D95"/>
    <w:rsid w:val="00D90DBB"/>
    <w:rsid w:val="00D917CF"/>
    <w:rsid w:val="00D91BA2"/>
    <w:rsid w:val="00D9236E"/>
    <w:rsid w:val="00D92E54"/>
    <w:rsid w:val="00D93A02"/>
    <w:rsid w:val="00D94438"/>
    <w:rsid w:val="00D96721"/>
    <w:rsid w:val="00DA23F7"/>
    <w:rsid w:val="00DA287A"/>
    <w:rsid w:val="00DA2A77"/>
    <w:rsid w:val="00DB09CF"/>
    <w:rsid w:val="00DB5F26"/>
    <w:rsid w:val="00DB6AFD"/>
    <w:rsid w:val="00DB7395"/>
    <w:rsid w:val="00DB7B3E"/>
    <w:rsid w:val="00DC2783"/>
    <w:rsid w:val="00DC7D52"/>
    <w:rsid w:val="00DD01F7"/>
    <w:rsid w:val="00DD20EA"/>
    <w:rsid w:val="00DD3905"/>
    <w:rsid w:val="00DD3D37"/>
    <w:rsid w:val="00DD5969"/>
    <w:rsid w:val="00DD6DFC"/>
    <w:rsid w:val="00DD7AC6"/>
    <w:rsid w:val="00DE050F"/>
    <w:rsid w:val="00DE101E"/>
    <w:rsid w:val="00DE1763"/>
    <w:rsid w:val="00DE19FA"/>
    <w:rsid w:val="00DE26E4"/>
    <w:rsid w:val="00DE3F6A"/>
    <w:rsid w:val="00DE5626"/>
    <w:rsid w:val="00DE7ABE"/>
    <w:rsid w:val="00DE7D31"/>
    <w:rsid w:val="00DF0272"/>
    <w:rsid w:val="00DF1E52"/>
    <w:rsid w:val="00DF235F"/>
    <w:rsid w:val="00DF3B25"/>
    <w:rsid w:val="00DF4F0A"/>
    <w:rsid w:val="00DF64AC"/>
    <w:rsid w:val="00DF6A13"/>
    <w:rsid w:val="00DF79A2"/>
    <w:rsid w:val="00E02FF2"/>
    <w:rsid w:val="00E05563"/>
    <w:rsid w:val="00E06399"/>
    <w:rsid w:val="00E06F94"/>
    <w:rsid w:val="00E07CB2"/>
    <w:rsid w:val="00E1040E"/>
    <w:rsid w:val="00E11AB7"/>
    <w:rsid w:val="00E11D08"/>
    <w:rsid w:val="00E13969"/>
    <w:rsid w:val="00E13BBD"/>
    <w:rsid w:val="00E14A19"/>
    <w:rsid w:val="00E20F0B"/>
    <w:rsid w:val="00E23687"/>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3F25"/>
    <w:rsid w:val="00E44D8D"/>
    <w:rsid w:val="00E466B5"/>
    <w:rsid w:val="00E4698A"/>
    <w:rsid w:val="00E474B0"/>
    <w:rsid w:val="00E5076C"/>
    <w:rsid w:val="00E530E3"/>
    <w:rsid w:val="00E55FD5"/>
    <w:rsid w:val="00E56548"/>
    <w:rsid w:val="00E57EE0"/>
    <w:rsid w:val="00E61684"/>
    <w:rsid w:val="00E61E1B"/>
    <w:rsid w:val="00E629A5"/>
    <w:rsid w:val="00E644DA"/>
    <w:rsid w:val="00E666D1"/>
    <w:rsid w:val="00E667E8"/>
    <w:rsid w:val="00E70D29"/>
    <w:rsid w:val="00E70F38"/>
    <w:rsid w:val="00E716D3"/>
    <w:rsid w:val="00E72290"/>
    <w:rsid w:val="00E7272A"/>
    <w:rsid w:val="00E74FB3"/>
    <w:rsid w:val="00E77E4D"/>
    <w:rsid w:val="00E82CB4"/>
    <w:rsid w:val="00E84812"/>
    <w:rsid w:val="00E84CB9"/>
    <w:rsid w:val="00E8610B"/>
    <w:rsid w:val="00E8760D"/>
    <w:rsid w:val="00E876FB"/>
    <w:rsid w:val="00E90225"/>
    <w:rsid w:val="00E9081B"/>
    <w:rsid w:val="00E91472"/>
    <w:rsid w:val="00E943BB"/>
    <w:rsid w:val="00E95B2A"/>
    <w:rsid w:val="00E966D3"/>
    <w:rsid w:val="00EA0636"/>
    <w:rsid w:val="00EA178D"/>
    <w:rsid w:val="00EA20C9"/>
    <w:rsid w:val="00EA21C2"/>
    <w:rsid w:val="00EA2BCF"/>
    <w:rsid w:val="00EA2E5A"/>
    <w:rsid w:val="00EA2F64"/>
    <w:rsid w:val="00EA31E6"/>
    <w:rsid w:val="00EA3525"/>
    <w:rsid w:val="00EA3DB1"/>
    <w:rsid w:val="00EA4758"/>
    <w:rsid w:val="00EA51C6"/>
    <w:rsid w:val="00EA5B84"/>
    <w:rsid w:val="00EA6009"/>
    <w:rsid w:val="00EA6476"/>
    <w:rsid w:val="00EA717A"/>
    <w:rsid w:val="00EA7F04"/>
    <w:rsid w:val="00EB21C6"/>
    <w:rsid w:val="00EB5A2B"/>
    <w:rsid w:val="00EB6331"/>
    <w:rsid w:val="00EB6F04"/>
    <w:rsid w:val="00EB7C1D"/>
    <w:rsid w:val="00EC0145"/>
    <w:rsid w:val="00EC1F7F"/>
    <w:rsid w:val="00EC3121"/>
    <w:rsid w:val="00EC56CF"/>
    <w:rsid w:val="00EC6707"/>
    <w:rsid w:val="00EC6D82"/>
    <w:rsid w:val="00ED0E47"/>
    <w:rsid w:val="00ED11AF"/>
    <w:rsid w:val="00ED2B24"/>
    <w:rsid w:val="00ED2EDA"/>
    <w:rsid w:val="00ED4571"/>
    <w:rsid w:val="00ED5972"/>
    <w:rsid w:val="00ED5BEE"/>
    <w:rsid w:val="00ED7884"/>
    <w:rsid w:val="00EE01D4"/>
    <w:rsid w:val="00EE153A"/>
    <w:rsid w:val="00EE4DA0"/>
    <w:rsid w:val="00EE6DFD"/>
    <w:rsid w:val="00EF0484"/>
    <w:rsid w:val="00EF1817"/>
    <w:rsid w:val="00EF2FF4"/>
    <w:rsid w:val="00EF3CF4"/>
    <w:rsid w:val="00EF56F2"/>
    <w:rsid w:val="00EF60F7"/>
    <w:rsid w:val="00EF632E"/>
    <w:rsid w:val="00F00B8F"/>
    <w:rsid w:val="00F00D70"/>
    <w:rsid w:val="00F01A4D"/>
    <w:rsid w:val="00F039B1"/>
    <w:rsid w:val="00F03FE6"/>
    <w:rsid w:val="00F04A5C"/>
    <w:rsid w:val="00F04AD2"/>
    <w:rsid w:val="00F10E41"/>
    <w:rsid w:val="00F12701"/>
    <w:rsid w:val="00F12892"/>
    <w:rsid w:val="00F176FC"/>
    <w:rsid w:val="00F2088B"/>
    <w:rsid w:val="00F2175C"/>
    <w:rsid w:val="00F21842"/>
    <w:rsid w:val="00F239F7"/>
    <w:rsid w:val="00F2587D"/>
    <w:rsid w:val="00F26DEA"/>
    <w:rsid w:val="00F2746D"/>
    <w:rsid w:val="00F345A4"/>
    <w:rsid w:val="00F400BA"/>
    <w:rsid w:val="00F40B10"/>
    <w:rsid w:val="00F43CCE"/>
    <w:rsid w:val="00F4562C"/>
    <w:rsid w:val="00F459BF"/>
    <w:rsid w:val="00F46215"/>
    <w:rsid w:val="00F46B12"/>
    <w:rsid w:val="00F47211"/>
    <w:rsid w:val="00F52918"/>
    <w:rsid w:val="00F5326B"/>
    <w:rsid w:val="00F561F5"/>
    <w:rsid w:val="00F57075"/>
    <w:rsid w:val="00F614A1"/>
    <w:rsid w:val="00F6352A"/>
    <w:rsid w:val="00F6480F"/>
    <w:rsid w:val="00F64B5C"/>
    <w:rsid w:val="00F6550F"/>
    <w:rsid w:val="00F667AF"/>
    <w:rsid w:val="00F66F82"/>
    <w:rsid w:val="00F71B8B"/>
    <w:rsid w:val="00F7406D"/>
    <w:rsid w:val="00F74BF1"/>
    <w:rsid w:val="00F77FEB"/>
    <w:rsid w:val="00F81A9A"/>
    <w:rsid w:val="00F83448"/>
    <w:rsid w:val="00F8752C"/>
    <w:rsid w:val="00F90135"/>
    <w:rsid w:val="00F9060F"/>
    <w:rsid w:val="00F907E5"/>
    <w:rsid w:val="00F91A62"/>
    <w:rsid w:val="00F91C2E"/>
    <w:rsid w:val="00F925A6"/>
    <w:rsid w:val="00F9414B"/>
    <w:rsid w:val="00F955F3"/>
    <w:rsid w:val="00F96338"/>
    <w:rsid w:val="00FA054A"/>
    <w:rsid w:val="00FA3357"/>
    <w:rsid w:val="00FA531E"/>
    <w:rsid w:val="00FA614C"/>
    <w:rsid w:val="00FA693A"/>
    <w:rsid w:val="00FA70C9"/>
    <w:rsid w:val="00FB1607"/>
    <w:rsid w:val="00FC048F"/>
    <w:rsid w:val="00FC201D"/>
    <w:rsid w:val="00FC221A"/>
    <w:rsid w:val="00FC2941"/>
    <w:rsid w:val="00FC5A6A"/>
    <w:rsid w:val="00FC6AF1"/>
    <w:rsid w:val="00FC78B8"/>
    <w:rsid w:val="00FD0376"/>
    <w:rsid w:val="00FD0556"/>
    <w:rsid w:val="00FD0C14"/>
    <w:rsid w:val="00FD0C7E"/>
    <w:rsid w:val="00FD0F29"/>
    <w:rsid w:val="00FD1F31"/>
    <w:rsid w:val="00FD3104"/>
    <w:rsid w:val="00FD51CE"/>
    <w:rsid w:val="00FD54AE"/>
    <w:rsid w:val="00FD5D63"/>
    <w:rsid w:val="00FD6206"/>
    <w:rsid w:val="00FD6C04"/>
    <w:rsid w:val="00FD70B6"/>
    <w:rsid w:val="00FE144B"/>
    <w:rsid w:val="00FE24F4"/>
    <w:rsid w:val="00FE52C3"/>
    <w:rsid w:val="00FE5439"/>
    <w:rsid w:val="00FE6837"/>
    <w:rsid w:val="00FE7426"/>
    <w:rsid w:val="00FE745C"/>
    <w:rsid w:val="00FF06BF"/>
    <w:rsid w:val="00FF0EB9"/>
    <w:rsid w:val="00FF3198"/>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107B"/>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CF030C"/>
    <w:pPr>
      <w:spacing w:before="480" w:line="240" w:lineRule="auto"/>
      <w:jc w:val="center"/>
    </w:pPr>
  </w:style>
  <w:style w:type="character" w:customStyle="1" w:styleId="AbbMitRahmenZchn">
    <w:name w:val="AbbMitRahmen Zchn"/>
    <w:basedOn w:val="Absatz-Standardschriftart"/>
    <w:link w:val="AbbMitRahmen"/>
    <w:rsid w:val="00CF030C"/>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fontTable" Target="fontTable.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728E4"/>
    <w:rsid w:val="000D7A0B"/>
    <w:rsid w:val="000E6373"/>
    <w:rsid w:val="0018196C"/>
    <w:rsid w:val="00207738"/>
    <w:rsid w:val="002360D7"/>
    <w:rsid w:val="002B5FBE"/>
    <w:rsid w:val="0032560B"/>
    <w:rsid w:val="00326AFE"/>
    <w:rsid w:val="00345489"/>
    <w:rsid w:val="00393ADB"/>
    <w:rsid w:val="003E4B98"/>
    <w:rsid w:val="0046100B"/>
    <w:rsid w:val="00470CCE"/>
    <w:rsid w:val="00474457"/>
    <w:rsid w:val="00495137"/>
    <w:rsid w:val="004A6049"/>
    <w:rsid w:val="004D1F39"/>
    <w:rsid w:val="00556796"/>
    <w:rsid w:val="005711E1"/>
    <w:rsid w:val="005B0970"/>
    <w:rsid w:val="005C2E7F"/>
    <w:rsid w:val="005E3B44"/>
    <w:rsid w:val="006041AA"/>
    <w:rsid w:val="00671C5E"/>
    <w:rsid w:val="00680D0D"/>
    <w:rsid w:val="006A56AB"/>
    <w:rsid w:val="006E441C"/>
    <w:rsid w:val="006F3EC8"/>
    <w:rsid w:val="007328E7"/>
    <w:rsid w:val="0076289E"/>
    <w:rsid w:val="00775F1B"/>
    <w:rsid w:val="007A747C"/>
    <w:rsid w:val="007B3B47"/>
    <w:rsid w:val="00804C51"/>
    <w:rsid w:val="00815377"/>
    <w:rsid w:val="008A727C"/>
    <w:rsid w:val="008D2467"/>
    <w:rsid w:val="008E5622"/>
    <w:rsid w:val="00910FF0"/>
    <w:rsid w:val="009656C9"/>
    <w:rsid w:val="00975290"/>
    <w:rsid w:val="009967DF"/>
    <w:rsid w:val="009D4832"/>
    <w:rsid w:val="009E7AE7"/>
    <w:rsid w:val="009F2BB4"/>
    <w:rsid w:val="00A65EAE"/>
    <w:rsid w:val="00A74373"/>
    <w:rsid w:val="00AD1D2C"/>
    <w:rsid w:val="00AE1479"/>
    <w:rsid w:val="00B15038"/>
    <w:rsid w:val="00B323F4"/>
    <w:rsid w:val="00B93F81"/>
    <w:rsid w:val="00BB0CDA"/>
    <w:rsid w:val="00C22B26"/>
    <w:rsid w:val="00C269EE"/>
    <w:rsid w:val="00C42139"/>
    <w:rsid w:val="00C66A56"/>
    <w:rsid w:val="00C76D97"/>
    <w:rsid w:val="00C80985"/>
    <w:rsid w:val="00CC147C"/>
    <w:rsid w:val="00CE7845"/>
    <w:rsid w:val="00CF3C93"/>
    <w:rsid w:val="00D51C73"/>
    <w:rsid w:val="00D87042"/>
    <w:rsid w:val="00D90BF9"/>
    <w:rsid w:val="00DC2501"/>
    <w:rsid w:val="00DE24C4"/>
    <w:rsid w:val="00E00BE9"/>
    <w:rsid w:val="00E025F2"/>
    <w:rsid w:val="00E0613B"/>
    <w:rsid w:val="00E4225D"/>
    <w:rsid w:val="00E77C4A"/>
    <w:rsid w:val="00F14BA2"/>
    <w:rsid w:val="00F76AC9"/>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B323F4"/>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9896</Words>
  <Characters>566346</Characters>
  <Application>Microsoft Office Word</Application>
  <DocSecurity>0</DocSecurity>
  <Lines>4719</Lines>
  <Paragraphs>130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54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1307</cp:revision>
  <dcterms:created xsi:type="dcterms:W3CDTF">2023-06-15T12:32:00Z</dcterms:created>
  <dcterms:modified xsi:type="dcterms:W3CDTF">2023-08-04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6">
    <vt:lpwstr>True</vt:lpwstr>
  </property>
  <property fmtid="{D5CDD505-2E9C-101B-9397-08002B2CF9AE}" pid="12" name="CitaviDocumentProperty_1">
    <vt:lpwstr>6.14.0.0</vt:lpwstr>
  </property>
  <property fmtid="{D5CDD505-2E9C-101B-9397-08002B2CF9AE}" pid="13" name="CitaviDocumentProperty_8">
    <vt:lpwstr>CloudProjectKey=r3alt338ljflhlpkgn6xoc3t2gjoq5styiv39; ProjectName=Einsatz von Verfahren des maschinellen Lernens zur Klassifikation von Verkehrsteilnehmern auf Basis realer Positionsdaten.</vt:lpwstr>
  </property>
</Properties>
</file>